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1B179" w14:textId="400631B3" w:rsidR="00B46C86" w:rsidRPr="00341704" w:rsidRDefault="00B46C86" w:rsidP="00BC3D72">
      <w:pPr>
        <w:jc w:val="both"/>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3E63D573"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r w:rsidRPr="00341704">
        <w:rPr>
          <w:rFonts w:ascii="Times New Roman" w:hAnsi="Times New Roman" w:cs="Times New Roman"/>
        </w:rPr>
        <w:t xml:space="preserve">GeMS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CD5E7E">
        <w:rPr>
          <w:rFonts w:ascii="Times New Roman" w:hAnsi="Times New Roman" w:cs="Times New Roman"/>
        </w:rPr>
        <w:t>can evaluate</w:t>
      </w:r>
      <w:r w:rsidR="00A76E57">
        <w:rPr>
          <w:rFonts w:ascii="Times New Roman" w:hAnsi="Times New Roman" w:cs="Times New Roman"/>
        </w:rPr>
        <w:t xml:space="preserve"> the performance</w:t>
      </w:r>
      <w:r w:rsidR="003C27ED" w:rsidRPr="00341704">
        <w:rPr>
          <w:rFonts w:ascii="Times New Roman" w:hAnsi="Times New Roman" w:cs="Times New Roman"/>
        </w:rPr>
        <w:t xml:space="preserve"> of </w:t>
      </w:r>
      <w:r w:rsidR="00A76E57">
        <w:rPr>
          <w:rFonts w:ascii="Times New Roman" w:hAnsi="Times New Roman" w:cs="Times New Roman"/>
        </w:rPr>
        <w:t xml:space="preserve">fisheries </w:t>
      </w:r>
      <w:r w:rsidR="00FD16B8" w:rsidRPr="00341704">
        <w:rPr>
          <w:rFonts w:ascii="Times New Roman" w:hAnsi="Times New Roman" w:cs="Times New Roman"/>
        </w:rPr>
        <w:t xml:space="preserve">management strategies </w:t>
      </w:r>
      <w:r w:rsidR="00A76E57">
        <w:rPr>
          <w:rFonts w:ascii="Times New Roman" w:hAnsi="Times New Roman" w:cs="Times New Roman"/>
        </w:rPr>
        <w:t>under a range of underlying population dynamics</w:t>
      </w:r>
      <w:r w:rsidR="00FD16B8" w:rsidRPr="00341704">
        <w:rPr>
          <w:rFonts w:ascii="Times New Roman" w:hAnsi="Times New Roman" w:cs="Times New Roman"/>
        </w:rPr>
        <w:t>.</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0B2EEBB" w14:textId="1BE31C65" w:rsidR="00454DF2" w:rsidRDefault="00995ADB" w:rsidP="00BC3D72">
      <w:pPr>
        <w:jc w:val="both"/>
        <w:rPr>
          <w:rFonts w:ascii="Times New Roman" w:hAnsi="Times New Roman" w:cs="Times New Roman"/>
        </w:rPr>
      </w:pPr>
      <w:r w:rsidRPr="00341704">
        <w:rPr>
          <w:rFonts w:ascii="Times New Roman" w:hAnsi="Times New Roman" w:cs="Times New Roman"/>
        </w:rPr>
        <w:t>Generalized Management Strategy Evaluation (GeMS) provides a flexible simulation platform to quantitatively answer questions in fisheries management while incorporating the uncertainty of the management process itself. GeMS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r w:rsidRPr="00341704">
        <w:rPr>
          <w:rFonts w:ascii="Times New Roman" w:hAnsi="Times New Roman" w:cs="Times New Roman"/>
        </w:rPr>
        <w:t>GeMS framework using two examples. We conclude by discussing potential uses for GeMS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p>
    <w:p w14:paraId="7B93135C" w14:textId="4B971A84"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252BA956"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US west coast flatfish and groundfish</w:t>
      </w:r>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r w:rsidR="00995ADB">
        <w:rPr>
          <w:rFonts w:ascii="Times New Roman" w:hAnsi="Times New Roman" w:cs="Times New Roman"/>
        </w:rPr>
        <w:t>FLR is a comprehensive package in which the analyst can specify many details of the operating model to directly match a given assessment, as a result the learning curve can be steep.</w:t>
      </w:r>
    </w:p>
    <w:p w14:paraId="4F9CB21D" w14:textId="77777777" w:rsidR="00D8443E" w:rsidRPr="00341704" w:rsidRDefault="00D8443E" w:rsidP="00BC3D72">
      <w:pPr>
        <w:ind w:firstLine="720"/>
        <w:jc w:val="both"/>
        <w:rPr>
          <w:rFonts w:ascii="Times New Roman" w:hAnsi="Times New Roman" w:cs="Times New Roman"/>
        </w:rPr>
      </w:pPr>
    </w:p>
    <w:p w14:paraId="79C546E7" w14:textId="0043F78F" w:rsidR="003F02B6" w:rsidRPr="00341704" w:rsidRDefault="009A0D23" w:rsidP="00BC3D72">
      <w:pPr>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xml:space="preserve">, where alternative operating models incorporating expert beliefs and different assumptions about population drivers are </w:t>
      </w:r>
      <w:r w:rsidRPr="00341704">
        <w:rPr>
          <w:rFonts w:ascii="Times New Roman" w:hAnsi="Times New Roman" w:cs="Times New Roman"/>
        </w:rPr>
        <w:lastRenderedPageBreak/>
        <w:t>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BC3D72">
      <w:pPr>
        <w:jc w:val="both"/>
        <w:rPr>
          <w:rFonts w:ascii="Times New Roman" w:hAnsi="Times New Roman" w:cs="Times New Roman"/>
        </w:rPr>
      </w:pPr>
    </w:p>
    <w:p w14:paraId="628A33AC" w14:textId="0DEE4271" w:rsidR="00096C82" w:rsidRPr="00341704" w:rsidRDefault="009A0D23" w:rsidP="00BC3D72">
      <w:pPr>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EB02ED7" w:rsidR="00A236D6" w:rsidRPr="00341704" w:rsidRDefault="00A63555" w:rsidP="00BC3D72">
      <w:pPr>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simulation framework)</w:t>
      </w:r>
      <w:r w:rsidR="009C57A4" w:rsidRPr="00341704">
        <w:rPr>
          <w:rFonts w:ascii="Times New Roman" w:hAnsi="Times New Roman" w:cs="Times New Roman"/>
        </w:rPr>
        <w:t xml:space="preserve">.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t xml:space="preserve">General </w:t>
      </w:r>
      <w:r w:rsidR="00D239D3" w:rsidRPr="00341704">
        <w:rPr>
          <w:rFonts w:ascii="Times New Roman" w:hAnsi="Times New Roman" w:cs="Times New Roman"/>
          <w:i/>
        </w:rPr>
        <w:t>Overview</w:t>
      </w:r>
    </w:p>
    <w:p w14:paraId="562FC98E" w14:textId="5E2B4CA3" w:rsidR="00FD7C9E" w:rsidRPr="00341704" w:rsidRDefault="00241E4E" w:rsidP="00BC3D72">
      <w:pPr>
        <w:jc w:val="both"/>
        <w:rPr>
          <w:rFonts w:ascii="Times New Roman" w:hAnsi="Times New Roman" w:cs="Times New Roman"/>
        </w:rPr>
      </w:pPr>
      <w:r w:rsidRPr="00341704">
        <w:rPr>
          <w:rFonts w:ascii="Times New Roman" w:hAnsi="Times New Roman" w:cs="Times New Roman"/>
        </w:rPr>
        <w:lastRenderedPageBreak/>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GeMS</w:t>
      </w:r>
    </w:p>
    <w:p w14:paraId="6B14A5CC" w14:textId="7664CD18"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Github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Github repository containing GeMS.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370D617C"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5EB7C0A7" w14:textId="52A321A0" w:rsidR="00DA0569" w:rsidRDefault="00DA0569" w:rsidP="00DA0569">
      <w:pPr>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 xml:space="preserve">included in the folder ‘inst/extdata/Cod_1_Production’ of </w:t>
      </w:r>
      <w:r w:rsidR="00FA40B4">
        <w:rPr>
          <w:rFonts w:ascii="Times New Roman" w:hAnsi="Times New Roman" w:cs="Times New Roman"/>
        </w:rPr>
        <w:t>the GeMS G</w:t>
      </w:r>
      <w:r>
        <w:rPr>
          <w:rFonts w:ascii="Times New Roman" w:hAnsi="Times New Roman" w:cs="Times New Roman"/>
        </w:rPr>
        <w:t>ithub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DA0569">
      <w:pPr>
        <w:jc w:val="both"/>
        <w:rPr>
          <w:rFonts w:ascii="Times New Roman" w:hAnsi="Times New Roman" w:cs="Times New Roman"/>
        </w:rPr>
      </w:pPr>
    </w:p>
    <w:p w14:paraId="5FAC7B70" w14:textId="77777777" w:rsidR="00DA0569" w:rsidRDefault="00DA0569" w:rsidP="00DA0569">
      <w:pPr>
        <w:jc w:val="both"/>
        <w:rPr>
          <w:rFonts w:ascii="Times New Roman" w:hAnsi="Times New Roman" w:cs="Times New Roman"/>
        </w:rPr>
      </w:pPr>
      <w:r>
        <w:rPr>
          <w:rFonts w:ascii="Times New Roman" w:hAnsi="Times New Roman" w:cs="Times New Roman"/>
        </w:rPr>
        <w:t>library(GeMS)</w:t>
      </w:r>
    </w:p>
    <w:p w14:paraId="7708642E" w14:textId="77777777" w:rsidR="00DA0569" w:rsidRDefault="00DA0569" w:rsidP="00DA0569">
      <w:pPr>
        <w:jc w:val="both"/>
        <w:rPr>
          <w:rFonts w:ascii="Times New Roman" w:hAnsi="Times New Roman" w:cs="Times New Roman"/>
        </w:rPr>
      </w:pPr>
      <w:r>
        <w:rPr>
          <w:rFonts w:ascii="Times New Roman" w:hAnsi="Times New Roman" w:cs="Times New Roman"/>
        </w:rPr>
        <w:t>CurrentDirectory&lt;-“C:/GeMS/MyDir”</w:t>
      </w:r>
    </w:p>
    <w:p w14:paraId="17F83984" w14:textId="77777777" w:rsidR="00DA0569" w:rsidRDefault="00DA0569" w:rsidP="00DA0569">
      <w:pPr>
        <w:jc w:val="both"/>
        <w:rPr>
          <w:rFonts w:ascii="Times New Roman" w:hAnsi="Times New Roman" w:cs="Times New Roman"/>
        </w:rPr>
      </w:pPr>
      <w:r>
        <w:rPr>
          <w:rFonts w:ascii="Times New Roman" w:hAnsi="Times New Roman" w:cs="Times New Roman"/>
        </w:rPr>
        <w:t>OMNames &lt;-c(“Cod_Base_CTL”, “Cod_HighProd_CTL”, “Cod_LowProd_CTL”)</w:t>
      </w:r>
    </w:p>
    <w:p w14:paraId="28C339B9" w14:textId="77777777" w:rsidR="00DA0569" w:rsidRDefault="00DA0569" w:rsidP="00DA0569">
      <w:pPr>
        <w:jc w:val="both"/>
        <w:rPr>
          <w:rFonts w:ascii="Times New Roman" w:hAnsi="Times New Roman" w:cs="Times New Roman"/>
        </w:rPr>
      </w:pPr>
      <w:r>
        <w:rPr>
          <w:rFonts w:ascii="Times New Roman" w:hAnsi="Times New Roman" w:cs="Times New Roman"/>
        </w:rPr>
        <w:t>run_GeMS(MSEdir=CurrentDirectory,CTLNameList=OMNames)</w:t>
      </w:r>
    </w:p>
    <w:p w14:paraId="648A2D98" w14:textId="77777777" w:rsidR="00DA0569" w:rsidRDefault="00DA0569" w:rsidP="00DA0569">
      <w:pPr>
        <w:jc w:val="both"/>
        <w:rPr>
          <w:rFonts w:ascii="Times New Roman" w:hAnsi="Times New Roman" w:cs="Times New Roman"/>
        </w:rPr>
      </w:pPr>
    </w:p>
    <w:p w14:paraId="240413AF" w14:textId="48F394C7" w:rsidR="00DA0569" w:rsidRPr="00341704" w:rsidRDefault="00DA0569" w:rsidP="00DA0569">
      <w:pPr>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ProductionModelOutpu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44A49435"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41E8EB15"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7)</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431BF927" w:rsidR="00CB5B0D" w:rsidRPr="00341704" w:rsidRDefault="007B238A" w:rsidP="00BC3D72">
      <w:pPr>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w:t>
      </w:r>
      <w:r w:rsidR="008E1C69">
        <w:rPr>
          <w:rFonts w:ascii="Times New Roman" w:hAnsi="Times New Roman" w:cs="Times New Roman"/>
        </w:rPr>
        <w:lastRenderedPageBreak/>
        <w:t xml:space="preserve">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r w:rsidR="00453A02">
        <w:rPr>
          <w:rFonts w:ascii="Times New Roman" w:hAnsi="Times New Roman" w:cs="Times New Roman"/>
        </w:rPr>
        <w:t>inst/extdata/</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r w:rsidR="00C525D5">
        <w:rPr>
          <w:rFonts w:ascii="Times New Roman" w:hAnsi="Times New Roman" w:cs="Times New Roman"/>
        </w:rPr>
        <w:t>G</w:t>
      </w:r>
      <w:r w:rsidR="00CB5B0D" w:rsidRPr="00341704">
        <w:rPr>
          <w:rFonts w:ascii="Times New Roman" w:hAnsi="Times New Roman" w:cs="Times New Roman"/>
        </w:rPr>
        <w:t>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20E6BCB5" w:rsidR="00CB08D2" w:rsidRPr="00341704" w:rsidRDefault="008E1C69" w:rsidP="00BC3D72">
      <w:pPr>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4)</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3695251E" w14:textId="4F33DCE6" w:rsidR="00DA0569" w:rsidRPr="00341704" w:rsidRDefault="00DA0569" w:rsidP="00DA0569">
      <w:pPr>
        <w:jc w:val="both"/>
        <w:rPr>
          <w:rFonts w:ascii="Times New Roman" w:hAnsi="Times New Roman" w:cs="Times New Roman"/>
        </w:rPr>
      </w:pPr>
      <w:r>
        <w:rPr>
          <w:rFonts w:ascii="Times New Roman" w:hAnsi="Times New Roman" w:cs="Times New Roman"/>
        </w:rPr>
        <w:t xml:space="preserve">GeMS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GeMS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GeMS</w:t>
      </w:r>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GeMS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DA0569">
      <w:pPr>
        <w:jc w:val="both"/>
        <w:rPr>
          <w:rFonts w:ascii="Times New Roman" w:hAnsi="Times New Roman" w:cs="Times New Roman"/>
        </w:rPr>
      </w:pPr>
    </w:p>
    <w:p w14:paraId="13816566"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does movement between two populations impact the performance of age-structured assessment methods?</w:t>
      </w:r>
    </w:p>
    <w:p w14:paraId="53FDCE47"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DA0569">
      <w:pPr>
        <w:jc w:val="both"/>
        <w:rPr>
          <w:rFonts w:ascii="Times New Roman" w:hAnsi="Times New Roman" w:cs="Times New Roman"/>
        </w:rPr>
      </w:pPr>
    </w:p>
    <w:p w14:paraId="77FC5877" w14:textId="6D26467B" w:rsidR="00DA0569" w:rsidRPr="00341704" w:rsidRDefault="00DA0569" w:rsidP="00DA0569">
      <w:pPr>
        <w:jc w:val="both"/>
        <w:rPr>
          <w:rFonts w:ascii="Times New Roman" w:hAnsi="Times New Roman" w:cs="Times New Roman"/>
        </w:rPr>
      </w:pPr>
      <w:r>
        <w:rPr>
          <w:rFonts w:ascii="Times New Roman" w:hAnsi="Times New Roman" w:cs="Times New Roman"/>
        </w:rPr>
        <w:t>The code for GeMS is open source and published</w:t>
      </w:r>
      <w:r w:rsidRPr="00341704">
        <w:rPr>
          <w:rFonts w:ascii="Times New Roman" w:hAnsi="Times New Roman" w:cs="Times New Roman"/>
        </w:rPr>
        <w:t xml:space="preserve"> on Github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r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 examples and information can be found in the GeMS Github repository and associated Wiki.</w:t>
      </w:r>
    </w:p>
    <w:p w14:paraId="6B2CEA80" w14:textId="008CB19F" w:rsidR="00241E4E" w:rsidRDefault="00241E4E" w:rsidP="00BC3D72">
      <w:pPr>
        <w:jc w:val="both"/>
        <w:rPr>
          <w:rFonts w:ascii="Times New Roman" w:hAnsi="Times New Roman" w:cs="Times New Roman"/>
        </w:rPr>
      </w:pPr>
    </w:p>
    <w:p w14:paraId="3F2FDDD8" w14:textId="77777777" w:rsidR="00DA0569" w:rsidRPr="00DA0569" w:rsidRDefault="00DA0569" w:rsidP="00DA0569">
      <w:pPr>
        <w:jc w:val="both"/>
        <w:rPr>
          <w:rFonts w:ascii="Times New Roman" w:hAnsi="Times New Roman" w:cs="Times New Roman"/>
          <w:b/>
        </w:rPr>
      </w:pPr>
      <w:r w:rsidRPr="00DA0569">
        <w:rPr>
          <w:rFonts w:ascii="Times New Roman" w:hAnsi="Times New Roman" w:cs="Times New Roman"/>
          <w:b/>
        </w:rPr>
        <w:t>Acknowledgements</w:t>
      </w:r>
    </w:p>
    <w:p w14:paraId="3086D1EA" w14:textId="23192B40" w:rsidR="00DA0569" w:rsidRPr="00341704" w:rsidRDefault="00DA0569" w:rsidP="00DA0569">
      <w:pPr>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1640D5D3" w14:textId="77777777" w:rsidR="009162BE" w:rsidRPr="009162BE" w:rsidRDefault="00E02147" w:rsidP="009162BE">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9162BE" w:rsidRPr="009162BE">
        <w:rPr>
          <w:rFonts w:ascii="Times New Roman" w:hAnsi="Times New Roman" w:cs="Times New Roman"/>
        </w:rPr>
        <w:t xml:space="preserve">1. </w:t>
      </w:r>
      <w:r w:rsidR="009162BE" w:rsidRPr="009162BE">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5057C3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 </w:t>
      </w:r>
      <w:r w:rsidRPr="009162BE">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51FDEDF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 </w:t>
      </w:r>
      <w:r w:rsidRPr="009162BE">
        <w:rPr>
          <w:rFonts w:ascii="Times New Roman" w:hAnsi="Times New Roman" w:cs="Times New Roman"/>
        </w:rPr>
        <w:tab/>
        <w:t xml:space="preserve">Punt AE, Butterworth DS, de Moor CL, De Oliveira JAA, Haddon M. Management strategy evaluation: best practices. Fish Fish. 2016 Jun 1;17(2):303–34. </w:t>
      </w:r>
    </w:p>
    <w:p w14:paraId="159E628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 </w:t>
      </w:r>
      <w:r w:rsidRPr="009162BE">
        <w:rPr>
          <w:rFonts w:ascii="Times New Roman" w:hAnsi="Times New Roman" w:cs="Times New Roman"/>
        </w:rPr>
        <w:tab/>
        <w:t xml:space="preserve">Rademeyer RA, Plagányi ÉE, Butterworth DS. Tips and tricks in designing management procedures. ICES J Mar Sci. 2007 May 1;64(4):618–25. </w:t>
      </w:r>
    </w:p>
    <w:p w14:paraId="78361041"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5. </w:t>
      </w:r>
      <w:r w:rsidRPr="009162BE">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4D1A978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6. </w:t>
      </w:r>
      <w:r w:rsidRPr="009162BE">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10350BD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7. </w:t>
      </w:r>
      <w:r w:rsidRPr="009162BE">
        <w:rPr>
          <w:rFonts w:ascii="Times New Roman" w:hAnsi="Times New Roman" w:cs="Times New Roman"/>
        </w:rPr>
        <w:tab/>
        <w:t xml:space="preserve">de la Mare WK. Simulation Studies on Management Procedures. Rep Int Whal Comm. 1986;36:429–50. </w:t>
      </w:r>
    </w:p>
    <w:p w14:paraId="5E14D8A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8. </w:t>
      </w:r>
      <w:r w:rsidRPr="009162BE">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60C76CE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9. </w:t>
      </w:r>
      <w:r w:rsidRPr="009162BE">
        <w:rPr>
          <w:rFonts w:ascii="Times New Roman" w:hAnsi="Times New Roman" w:cs="Times New Roman"/>
        </w:rPr>
        <w:tab/>
        <w:t xml:space="preserve">Wetzel CR, Punt AE. Model performance for the determination of appropriate harvest levels in the case of data-poor stocks. Fish Res. 2011 Jul 1;110(2):342–55. </w:t>
      </w:r>
    </w:p>
    <w:p w14:paraId="5DAADB7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0. </w:t>
      </w:r>
      <w:r w:rsidRPr="009162BE">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EB38CB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1. </w:t>
      </w:r>
      <w:r w:rsidRPr="009162BE">
        <w:rPr>
          <w:rFonts w:ascii="Times New Roman" w:hAnsi="Times New Roman" w:cs="Times New Roman"/>
        </w:rPr>
        <w:tab/>
        <w:t xml:space="preserve">Butterworth DS, Punt AE. Experiences in the evaluation and implementation of management procedures. ICES J Mar Sci. 1999 Dec 1;56(6):985–98. </w:t>
      </w:r>
    </w:p>
    <w:p w14:paraId="492988A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2. </w:t>
      </w:r>
      <w:r w:rsidRPr="009162BE">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596BDEB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3. </w:t>
      </w:r>
      <w:r w:rsidRPr="009162BE">
        <w:rPr>
          <w:rFonts w:ascii="Times New Roman" w:hAnsi="Times New Roman" w:cs="Times New Roman"/>
        </w:rPr>
        <w:tab/>
        <w:t xml:space="preserve">Kell LT, De Oliveira JAA, Punt AE, McAllister MK, Kuikka S. Operational management procedures: an introduction to the use of management strategy evaluation frameworks. In: </w:t>
      </w:r>
      <w:r w:rsidRPr="009162BE">
        <w:rPr>
          <w:rFonts w:ascii="Times New Roman" w:hAnsi="Times New Roman" w:cs="Times New Roman"/>
        </w:rPr>
        <w:lastRenderedPageBreak/>
        <w:t xml:space="preserve">The Knowledge Base for Fisheries Management. 1st ed. Amsterdam: Elsevier; 2006. p. 379–407. (Developments in Aquaculture and FIsheries Science; vol. 36). </w:t>
      </w:r>
    </w:p>
    <w:p w14:paraId="1A4BAB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4. </w:t>
      </w:r>
      <w:r w:rsidRPr="009162BE">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63FF675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5. </w:t>
      </w:r>
      <w:r w:rsidRPr="009162BE">
        <w:rPr>
          <w:rFonts w:ascii="Times New Roman" w:hAnsi="Times New Roman" w:cs="Times New Roman"/>
        </w:rPr>
        <w:tab/>
        <w:t xml:space="preserve">Szuwalski CS, Burgess MG, Costello C, Gaines SD. High fishery catches through trophic cascades in China. Proc Natl Acad Sci. 2017 Jan 24;114(4):717–21. </w:t>
      </w:r>
    </w:p>
    <w:p w14:paraId="582BD7D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6. </w:t>
      </w:r>
      <w:r w:rsidRPr="009162BE">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2503E9D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7. </w:t>
      </w:r>
      <w:r w:rsidRPr="009162BE">
        <w:rPr>
          <w:rFonts w:ascii="Times New Roman" w:hAnsi="Times New Roman" w:cs="Times New Roman"/>
        </w:rPr>
        <w:tab/>
        <w:t xml:space="preserve">Szuwalski CS, Punt AE. Regime shifts and recruitment dynamics of snow crab, Chionoecetes opilio, in the eastern Bering Sea. Fish Oceanogr. 2013 Sep 1;22(5):345–54. </w:t>
      </w:r>
    </w:p>
    <w:p w14:paraId="222D85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8. </w:t>
      </w:r>
      <w:r w:rsidRPr="009162BE">
        <w:rPr>
          <w:rFonts w:ascii="Times New Roman" w:hAnsi="Times New Roman" w:cs="Times New Roman"/>
        </w:rPr>
        <w:tab/>
        <w:t xml:space="preserve">Thorson JT, Hicks AC, Methot RD. Random effect estimation of time-varying factors in Stock Synthesis. ICES J Mar Sci J Cons. 2015 Jan 1;72(1):178–85. </w:t>
      </w:r>
    </w:p>
    <w:p w14:paraId="4765E2D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9. </w:t>
      </w:r>
      <w:r w:rsidRPr="009162BE">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2ABC76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0. </w:t>
      </w:r>
      <w:r w:rsidRPr="009162BE">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1B2093A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1. </w:t>
      </w:r>
      <w:r w:rsidRPr="009162BE">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4BCD1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2. </w:t>
      </w:r>
      <w:r w:rsidRPr="009162BE">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16D9817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3. </w:t>
      </w:r>
      <w:r w:rsidRPr="009162BE">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3149502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4. </w:t>
      </w:r>
      <w:r w:rsidRPr="009162BE">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6494ED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5. </w:t>
      </w:r>
      <w:r w:rsidRPr="009162BE">
        <w:rPr>
          <w:rFonts w:ascii="Times New Roman" w:hAnsi="Times New Roman" w:cs="Times New Roman"/>
        </w:rPr>
        <w:tab/>
        <w:t xml:space="preserve">Szuwalski CS, Hollowed AB. Climate change and non-stationary population processes in fisheries management. ICES J Mar Sci. 2016 May 1;73(5):1297–305. </w:t>
      </w:r>
    </w:p>
    <w:p w14:paraId="40724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26. </w:t>
      </w:r>
      <w:r w:rsidRPr="009162BE">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7BFBEA9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7. </w:t>
      </w:r>
      <w:r w:rsidRPr="009162BE">
        <w:rPr>
          <w:rFonts w:ascii="Times New Roman" w:hAnsi="Times New Roman" w:cs="Times New Roman"/>
        </w:rPr>
        <w:tab/>
        <w:t xml:space="preserve">Ying Y, Chen Y, Lin L, Gao T. Risks of ignoring fish population spatial structure in fisheries management. Can J Fish Aquat Sci. 2011 Nov 25;68(12):2101–20. </w:t>
      </w:r>
    </w:p>
    <w:p w14:paraId="0A638C0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8. </w:t>
      </w:r>
      <w:r w:rsidRPr="009162BE">
        <w:rPr>
          <w:rFonts w:ascii="Times New Roman" w:hAnsi="Times New Roman" w:cs="Times New Roman"/>
        </w:rPr>
        <w:tab/>
        <w:t>R Core Team. R: A language and environment for statistical computing. [Internet]. Vienna, Austria: R Foundation for Statistical Computing; 2017. Available from: https://www.R-project.org/</w:t>
      </w:r>
    </w:p>
    <w:p w14:paraId="2800CFD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9. </w:t>
      </w:r>
      <w:r w:rsidRPr="009162BE">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231AA3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0. </w:t>
      </w:r>
      <w:r w:rsidRPr="009162BE">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065BF4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1. </w:t>
      </w:r>
      <w:r w:rsidRPr="009162BE">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10C530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2. </w:t>
      </w:r>
      <w:r w:rsidRPr="009162BE">
        <w:rPr>
          <w:rFonts w:ascii="Times New Roman" w:hAnsi="Times New Roman" w:cs="Times New Roman"/>
        </w:rPr>
        <w:tab/>
        <w:t xml:space="preserve">Ricker WE. Computation and Interpretation of Biological Statistics of Fish Populations. Bull Fish Res Board Can. 1975;191:382. </w:t>
      </w:r>
    </w:p>
    <w:p w14:paraId="77E8B19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3. </w:t>
      </w:r>
      <w:r w:rsidRPr="009162BE">
        <w:rPr>
          <w:rFonts w:ascii="Times New Roman" w:hAnsi="Times New Roman" w:cs="Times New Roman"/>
        </w:rPr>
        <w:tab/>
        <w:t xml:space="preserve">Polacheck T, Hilborn R, Punt AE. Fitting Surplus Production Models: Comparing Methods and Measuring Uncertainty. Can J Fish Aquat Sci. 1993 Dec 1;50(12):2597–607. </w:t>
      </w:r>
    </w:p>
    <w:p w14:paraId="34F2B54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4. </w:t>
      </w:r>
      <w:r w:rsidRPr="009162BE">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5E21CF6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5. </w:t>
      </w:r>
      <w:r w:rsidRPr="009162BE">
        <w:rPr>
          <w:rFonts w:ascii="Times New Roman" w:hAnsi="Times New Roman" w:cs="Times New Roman"/>
        </w:rPr>
        <w:tab/>
        <w:t xml:space="preserve">Walters CJ. A Generalized Computer Simulation Model for Fish Population Studies. Trans Am Fish Soc. 1969 Jul 1;98(3):505–12. </w:t>
      </w:r>
    </w:p>
    <w:p w14:paraId="521E24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6. </w:t>
      </w:r>
      <w:r w:rsidRPr="009162BE">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697178D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7. </w:t>
      </w:r>
      <w:r w:rsidRPr="009162BE">
        <w:rPr>
          <w:rFonts w:ascii="Times New Roman" w:hAnsi="Times New Roman" w:cs="Times New Roman"/>
        </w:rPr>
        <w:tab/>
        <w:t xml:space="preserve">Fournier D, Archibald CP. A General Theory for Analyzing Catch at Age Data. Can J Fish Aquat Sci. 1982 Aug 1;39(8):1195–207. </w:t>
      </w:r>
    </w:p>
    <w:p w14:paraId="41354C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8. </w:t>
      </w:r>
      <w:r w:rsidRPr="009162BE">
        <w:rPr>
          <w:rFonts w:ascii="Times New Roman" w:hAnsi="Times New Roman" w:cs="Times New Roman"/>
        </w:rPr>
        <w:tab/>
        <w:t xml:space="preserve">Maunder MN, Punt AE. A review of integrated analysis in fisheries stock assessment. Fish Res. 2013 May;142:61–74. </w:t>
      </w:r>
    </w:p>
    <w:p w14:paraId="34C4FBD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9. </w:t>
      </w:r>
      <w:r w:rsidRPr="009162BE">
        <w:rPr>
          <w:rFonts w:ascii="Times New Roman" w:hAnsi="Times New Roman" w:cs="Times New Roman"/>
        </w:rPr>
        <w:tab/>
        <w:t xml:space="preserve">ICES. Report on the Classification of Stock Assessment methods developed by SISAM. 2012 p. 1–15. (ICES CM 2012/ACOM/SCICOM:01). </w:t>
      </w:r>
    </w:p>
    <w:p w14:paraId="03FED83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40. </w:t>
      </w:r>
      <w:r w:rsidRPr="009162BE">
        <w:rPr>
          <w:rFonts w:ascii="Times New Roman" w:hAnsi="Times New Roman" w:cs="Times New Roman"/>
        </w:rPr>
        <w:tab/>
        <w:t xml:space="preserve">Butterworth DS, Rademeyer RA. Statistical catch-at-age analysis vs. ADAPT-VPA: the case of Gulf of Maine cod. ICES J Mar Sci. 2008 Dec 1;65(9):1717–32. </w:t>
      </w:r>
    </w:p>
    <w:p w14:paraId="62B9F07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1. </w:t>
      </w:r>
      <w:r w:rsidRPr="009162BE">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124B562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2. </w:t>
      </w:r>
      <w:r w:rsidRPr="009162BE">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6F3419B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3. </w:t>
      </w:r>
      <w:r w:rsidRPr="009162BE">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3CCB404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4. </w:t>
      </w:r>
      <w:r w:rsidRPr="009162BE">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5C6D794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5. </w:t>
      </w:r>
      <w:r w:rsidRPr="009162BE">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6ED337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6. </w:t>
      </w:r>
      <w:r w:rsidRPr="009162BE">
        <w:rPr>
          <w:rFonts w:ascii="Times New Roman" w:hAnsi="Times New Roman" w:cs="Times New Roman"/>
        </w:rPr>
        <w:tab/>
        <w:t xml:space="preserve">Clark WG, Hare SR. Assessment of the Pacific halibut stock at the end of 2007. Int Pac Halibut Comm Rep Assess Res Act. 2008;2007:117–203. </w:t>
      </w:r>
    </w:p>
    <w:p w14:paraId="3803CEC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7. </w:t>
      </w:r>
      <w:r w:rsidRPr="009162BE">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2E3E873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1D3D6FF" w14:textId="77777777" w:rsidR="008F738E" w:rsidRPr="00341704" w:rsidRDefault="000314B1" w:rsidP="008F738E">
      <w:pPr>
        <w:jc w:val="both"/>
        <w:outlineLvl w:val="0"/>
        <w:rPr>
          <w:rFonts w:ascii="Times New Roman" w:hAnsi="Times New Roman" w:cs="Times New Roman"/>
          <w:b/>
        </w:rPr>
      </w:pPr>
      <w:r w:rsidRPr="00341704">
        <w:rPr>
          <w:rFonts w:ascii="Times New Roman" w:hAnsi="Times New Roman" w:cs="Times New Roman"/>
          <w:b/>
        </w:rPr>
        <w:br w:type="column"/>
      </w:r>
      <w:r w:rsidR="008F738E" w:rsidRPr="00341704">
        <w:rPr>
          <w:rFonts w:ascii="Times New Roman" w:hAnsi="Times New Roman" w:cs="Times New Roman"/>
          <w:b/>
        </w:rPr>
        <w:lastRenderedPageBreak/>
        <w:t>Appendix</w:t>
      </w:r>
    </w:p>
    <w:p w14:paraId="26EBC171" w14:textId="77777777" w:rsidR="008F738E" w:rsidRPr="00341704" w:rsidRDefault="008F738E" w:rsidP="008F738E">
      <w:pPr>
        <w:jc w:val="both"/>
        <w:outlineLvl w:val="0"/>
        <w:rPr>
          <w:rFonts w:ascii="Times New Roman" w:hAnsi="Times New Roman" w:cs="Times New Roman"/>
          <w:i/>
        </w:rPr>
      </w:pPr>
      <w:r w:rsidRPr="00341704">
        <w:rPr>
          <w:rFonts w:ascii="Times New Roman" w:hAnsi="Times New Roman" w:cs="Times New Roman"/>
          <w:i/>
        </w:rPr>
        <w:t>Operating model</w:t>
      </w:r>
    </w:p>
    <w:p w14:paraId="3D68C67F" w14:textId="77777777" w:rsidR="008F738E" w:rsidRPr="00341704" w:rsidRDefault="008F738E" w:rsidP="008F738E">
      <w:pPr>
        <w:jc w:val="both"/>
        <w:outlineLvl w:val="0"/>
        <w:rPr>
          <w:rFonts w:ascii="Times New Roman" w:hAnsi="Times New Roman" w:cs="Times New Roman"/>
        </w:rPr>
      </w:pPr>
      <w:r w:rsidRPr="00341704">
        <w:rPr>
          <w:rFonts w:ascii="Times New Roman" w:hAnsi="Times New Roman" w:cs="Times New Roman"/>
        </w:rPr>
        <w:t>Population dynamics model</w:t>
      </w:r>
    </w:p>
    <w:p w14:paraId="7793C3AF" w14:textId="58C5C63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popu</w:t>
      </w:r>
      <w:r w:rsidR="00486BD8">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sidR="00486BD8">
        <w:rPr>
          <w:rFonts w:ascii="Times New Roman" w:hAnsi="Times New Roman" w:cs="Times New Roman"/>
        </w:rPr>
        <w:t>s</w:t>
      </w:r>
      <w:r w:rsidRPr="00341704">
        <w:rPr>
          <w:rFonts w:ascii="Times New Roman" w:hAnsi="Times New Roman" w:cs="Times New Roman"/>
        </w:rPr>
        <w:t xml:space="preserve"> the number of individuals in an age class by year, </w:t>
      </w:r>
      <w:r w:rsidRPr="00341704">
        <w:rPr>
          <w:rFonts w:ascii="Times New Roman" w:hAnsi="Times New Roman" w:cs="Times New Roman"/>
          <w:i/>
        </w:rPr>
        <w:t>N</w:t>
      </w:r>
      <w:r w:rsidRPr="00341704">
        <w:rPr>
          <w:rFonts w:ascii="Times New Roman" w:hAnsi="Times New Roman" w:cs="Times New Roman"/>
          <w:vertAlign w:val="subscript"/>
        </w:rPr>
        <w:t>a,y</w:t>
      </w:r>
      <w:r w:rsidRPr="00341704">
        <w:rPr>
          <w:rFonts w:ascii="Times New Roman" w:hAnsi="Times New Roman" w:cs="Times New Roman"/>
        </w:rPr>
        <w:t>, and allow</w:t>
      </w:r>
      <w:r w:rsidR="00486BD8">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7AC710B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8F738E" w:rsidRPr="00341704" w14:paraId="07374518" w14:textId="77777777" w:rsidTr="00385D1E">
        <w:tc>
          <w:tcPr>
            <w:tcW w:w="1548" w:type="dxa"/>
          </w:tcPr>
          <w:p w14:paraId="41D8943F" w14:textId="77777777" w:rsidR="008F738E" w:rsidRPr="00341704" w:rsidRDefault="008F738E" w:rsidP="00385D1E">
            <w:pPr>
              <w:jc w:val="both"/>
              <w:rPr>
                <w:rFonts w:ascii="Times New Roman" w:hAnsi="Times New Roman" w:cs="Times New Roman"/>
              </w:rPr>
            </w:pPr>
          </w:p>
        </w:tc>
        <w:tc>
          <w:tcPr>
            <w:tcW w:w="7110" w:type="dxa"/>
          </w:tcPr>
          <w:p w14:paraId="2CBBFA0C"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42746AF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w:t>
            </w:r>
          </w:p>
        </w:tc>
      </w:tr>
      <w:tr w:rsidR="008F738E" w:rsidRPr="00341704" w14:paraId="026D4DA7" w14:textId="77777777" w:rsidTr="00385D1E">
        <w:tc>
          <w:tcPr>
            <w:tcW w:w="1548" w:type="dxa"/>
          </w:tcPr>
          <w:p w14:paraId="6E625D44" w14:textId="77777777" w:rsidR="008F738E" w:rsidRPr="00341704" w:rsidRDefault="008F738E" w:rsidP="00385D1E">
            <w:pPr>
              <w:jc w:val="both"/>
              <w:rPr>
                <w:rFonts w:ascii="Times New Roman" w:hAnsi="Times New Roman" w:cs="Times New Roman"/>
              </w:rPr>
            </w:pPr>
          </w:p>
        </w:tc>
        <w:tc>
          <w:tcPr>
            <w:tcW w:w="7110" w:type="dxa"/>
          </w:tcPr>
          <w:p w14:paraId="4EA0F8B5"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10720D1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w:t>
            </w:r>
          </w:p>
        </w:tc>
      </w:tr>
      <w:tr w:rsidR="008F738E" w:rsidRPr="00341704" w14:paraId="74ACA8A2" w14:textId="77777777" w:rsidTr="00385D1E">
        <w:tc>
          <w:tcPr>
            <w:tcW w:w="1548" w:type="dxa"/>
          </w:tcPr>
          <w:p w14:paraId="3648C3C7" w14:textId="77777777" w:rsidR="008F738E" w:rsidRPr="00341704" w:rsidRDefault="008F738E" w:rsidP="00385D1E">
            <w:pPr>
              <w:jc w:val="both"/>
              <w:rPr>
                <w:rFonts w:ascii="Times New Roman" w:hAnsi="Times New Roman" w:cs="Times New Roman"/>
              </w:rPr>
            </w:pPr>
          </w:p>
        </w:tc>
        <w:tc>
          <w:tcPr>
            <w:tcW w:w="7110" w:type="dxa"/>
          </w:tcPr>
          <w:p w14:paraId="208B8768"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23D670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3</w:t>
            </w:r>
          </w:p>
        </w:tc>
      </w:tr>
    </w:tbl>
    <w:p w14:paraId="1ECE3342" w14:textId="77777777" w:rsidR="008F738E" w:rsidRPr="00341704" w:rsidRDefault="008F738E" w:rsidP="008F738E">
      <w:pPr>
        <w:jc w:val="both"/>
        <w:rPr>
          <w:rFonts w:ascii="Times New Roman" w:hAnsi="Times New Roman" w:cs="Times New Roman"/>
        </w:rPr>
      </w:pPr>
    </w:p>
    <w:p w14:paraId="67912DBC" w14:textId="32A8492A" w:rsidR="008F738E" w:rsidRPr="00341704" w:rsidRDefault="008F738E" w:rsidP="008F738E">
      <w:pPr>
        <w:jc w:val="both"/>
        <w:rPr>
          <w:rFonts w:ascii="Times New Roman" w:hAnsi="Times New Roman" w:cs="Times New Roman"/>
        </w:rPr>
      </w:pPr>
      <w:r w:rsidRPr="00341704">
        <w:rPr>
          <w:rFonts w:ascii="Times New Roman" w:hAnsi="Times New Roman" w:cs="Times New Roman"/>
        </w:rPr>
        <w:t>Mean recruitment follow</w:t>
      </w:r>
      <w:r w:rsidR="00486BD8">
        <w:rPr>
          <w:rFonts w:ascii="Times New Roman" w:hAnsi="Times New Roman" w:cs="Times New Roman"/>
        </w:rPr>
        <w:t>s</w:t>
      </w:r>
      <w:r w:rsidRPr="00341704">
        <w:rPr>
          <w:rFonts w:ascii="Times New Roman" w:hAnsi="Times New Roman" w:cs="Times New Roman"/>
        </w:rPr>
        <w:t xml:space="preserve">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r w:rsidR="004B4C48">
        <w:rPr>
          <w:rFonts w:ascii="Times New Roman" w:hAnsi="Times New Roman" w:cs="Times New Roman"/>
        </w:rPr>
        <w:t xml:space="preserve"> Spawning biomass at year </w:t>
      </w:r>
      <w:r w:rsidR="004B4C48" w:rsidRPr="004B4C48">
        <w:rPr>
          <w:rFonts w:ascii="Times New Roman" w:hAnsi="Times New Roman" w:cs="Times New Roman"/>
          <w:i/>
        </w:rPr>
        <w:t>y</w:t>
      </w:r>
      <w:r w:rsidR="004B4C48">
        <w:rPr>
          <w:rFonts w:ascii="Times New Roman" w:hAnsi="Times New Roman" w:cs="Times New Roman"/>
        </w:rPr>
        <w:t xml:space="preserve"> (</w:t>
      </w:r>
      <w:r w:rsidR="004B4C48" w:rsidRPr="004B4C48">
        <w:rPr>
          <w:rFonts w:ascii="Times New Roman" w:hAnsi="Times New Roman" w:cs="Times New Roman"/>
          <w:i/>
        </w:rPr>
        <w:t>SB</w:t>
      </w:r>
      <w:r w:rsidR="004B4C48" w:rsidRPr="004B4C48">
        <w:rPr>
          <w:rFonts w:ascii="Times New Roman" w:hAnsi="Times New Roman" w:cs="Times New Roman"/>
          <w:i/>
          <w:vertAlign w:val="subscript"/>
        </w:rPr>
        <w:t>y</w:t>
      </w:r>
      <w:r w:rsidR="004B4C48">
        <w:rPr>
          <w:rFonts w:ascii="Times New Roman" w:hAnsi="Times New Roman" w:cs="Times New Roman"/>
        </w:rPr>
        <w:t>) is a function of numbers-at-age (</w:t>
      </w:r>
      <w:r w:rsidR="004B4C48" w:rsidRPr="004B4C48">
        <w:rPr>
          <w:rFonts w:ascii="Times New Roman" w:hAnsi="Times New Roman" w:cs="Times New Roman"/>
          <w:i/>
        </w:rPr>
        <w:t>N</w:t>
      </w:r>
      <w:r w:rsidR="004B4C48" w:rsidRPr="004B4C48">
        <w:rPr>
          <w:rFonts w:ascii="Times New Roman" w:hAnsi="Times New Roman" w:cs="Times New Roman"/>
          <w:i/>
          <w:vertAlign w:val="subscript"/>
        </w:rPr>
        <w:t>a,y</w:t>
      </w:r>
      <w:r w:rsidR="004B4C48">
        <w:rPr>
          <w:rFonts w:ascii="Times New Roman" w:hAnsi="Times New Roman" w:cs="Times New Roman"/>
        </w:rPr>
        <w:t>), maturity-at-age (</w:t>
      </w:r>
      <w:r w:rsidR="004B4C48" w:rsidRPr="004B4C48">
        <w:rPr>
          <w:rFonts w:ascii="Times New Roman" w:hAnsi="Times New Roman" w:cs="Times New Roman"/>
          <w:i/>
        </w:rPr>
        <w:t>Mat</w:t>
      </w:r>
      <w:r w:rsidR="004B4C48" w:rsidRPr="004B4C48">
        <w:rPr>
          <w:rFonts w:ascii="Times New Roman" w:hAnsi="Times New Roman" w:cs="Times New Roman"/>
          <w:i/>
          <w:vertAlign w:val="subscript"/>
        </w:rPr>
        <w:t>a,y</w:t>
      </w:r>
      <w:r w:rsidR="004B4C48">
        <w:rPr>
          <w:rFonts w:ascii="Times New Roman" w:hAnsi="Times New Roman" w:cs="Times New Roman"/>
        </w:rPr>
        <w:t>), and weight-at-age (</w:t>
      </w:r>
      <w:r w:rsidR="004B4C48" w:rsidRPr="004B4C48">
        <w:rPr>
          <w:rFonts w:ascii="Times New Roman" w:hAnsi="Times New Roman" w:cs="Times New Roman"/>
          <w:i/>
        </w:rPr>
        <w:t>W</w:t>
      </w:r>
      <w:r w:rsidR="004B4C48" w:rsidRPr="004B4C48">
        <w:rPr>
          <w:rFonts w:ascii="Times New Roman" w:hAnsi="Times New Roman" w:cs="Times New Roman"/>
          <w:i/>
          <w:vertAlign w:val="subscript"/>
        </w:rPr>
        <w:t>a,y</w:t>
      </w:r>
      <w:r w:rsidR="004B4C48">
        <w:rPr>
          <w:rFonts w:ascii="Times New Roman" w:hAnsi="Times New Roman" w:cs="Times New Roman"/>
        </w:rPr>
        <w:t>).</w:t>
      </w:r>
    </w:p>
    <w:p w14:paraId="47947F6E"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8F738E" w:rsidRPr="00341704" w14:paraId="088A6116" w14:textId="77777777" w:rsidTr="00385D1E">
        <w:tc>
          <w:tcPr>
            <w:tcW w:w="1008" w:type="dxa"/>
          </w:tcPr>
          <w:p w14:paraId="26E97BA6" w14:textId="77777777" w:rsidR="008F738E" w:rsidRPr="00341704" w:rsidRDefault="008F738E" w:rsidP="00385D1E">
            <w:pPr>
              <w:jc w:val="both"/>
              <w:rPr>
                <w:rFonts w:ascii="Times New Roman" w:hAnsi="Times New Roman" w:cs="Times New Roman"/>
              </w:rPr>
            </w:pPr>
          </w:p>
        </w:tc>
        <w:tc>
          <w:tcPr>
            <w:tcW w:w="7560" w:type="dxa"/>
          </w:tcPr>
          <w:p w14:paraId="66395D3A"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41BA76AD" w14:textId="77777777" w:rsidR="008F738E" w:rsidRPr="00341704" w:rsidRDefault="008F738E" w:rsidP="00385D1E">
            <w:pPr>
              <w:jc w:val="both"/>
              <w:rPr>
                <w:rFonts w:ascii="Times New Roman" w:hAnsi="Times New Roman" w:cs="Times New Roman"/>
              </w:rPr>
            </w:pPr>
          </w:p>
        </w:tc>
        <w:tc>
          <w:tcPr>
            <w:tcW w:w="1008" w:type="dxa"/>
          </w:tcPr>
          <w:p w14:paraId="2967A75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4</w:t>
            </w:r>
          </w:p>
        </w:tc>
      </w:tr>
      <w:tr w:rsidR="008F738E" w:rsidRPr="00341704" w14:paraId="54DBD1AB" w14:textId="77777777" w:rsidTr="00385D1E">
        <w:tc>
          <w:tcPr>
            <w:tcW w:w="1008" w:type="dxa"/>
          </w:tcPr>
          <w:p w14:paraId="3FBB453C" w14:textId="77777777" w:rsidR="008F738E" w:rsidRPr="00341704" w:rsidRDefault="008F738E" w:rsidP="00385D1E">
            <w:pPr>
              <w:jc w:val="both"/>
              <w:rPr>
                <w:rFonts w:ascii="Times New Roman" w:hAnsi="Times New Roman" w:cs="Times New Roman"/>
              </w:rPr>
            </w:pPr>
          </w:p>
        </w:tc>
        <w:tc>
          <w:tcPr>
            <w:tcW w:w="7560" w:type="dxa"/>
          </w:tcPr>
          <w:p w14:paraId="0E5BEA23" w14:textId="77777777" w:rsidR="008F738E" w:rsidRPr="00341704" w:rsidRDefault="00AB34EF" w:rsidP="00385D1E">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7732044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5</w:t>
            </w:r>
          </w:p>
        </w:tc>
      </w:tr>
    </w:tbl>
    <w:p w14:paraId="100762EB" w14:textId="77777777" w:rsidR="008F738E" w:rsidRPr="00341704" w:rsidRDefault="008F738E" w:rsidP="008F738E">
      <w:pPr>
        <w:jc w:val="both"/>
        <w:rPr>
          <w:rFonts w:ascii="Times New Roman" w:hAnsi="Times New Roman" w:cs="Times New Roman"/>
        </w:rPr>
      </w:pPr>
    </w:p>
    <w:p w14:paraId="066A8407" w14:textId="41C8E6EE"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4F74D1CC" w14:textId="77777777" w:rsidTr="00385D1E">
        <w:tc>
          <w:tcPr>
            <w:tcW w:w="1008" w:type="dxa"/>
          </w:tcPr>
          <w:p w14:paraId="3F57ABED" w14:textId="77777777" w:rsidR="008F738E" w:rsidRPr="00341704" w:rsidRDefault="008F738E" w:rsidP="00385D1E">
            <w:pPr>
              <w:jc w:val="both"/>
              <w:rPr>
                <w:rFonts w:ascii="Times New Roman" w:hAnsi="Times New Roman" w:cs="Times New Roman"/>
              </w:rPr>
            </w:pPr>
          </w:p>
        </w:tc>
        <w:tc>
          <w:tcPr>
            <w:tcW w:w="7560" w:type="dxa"/>
          </w:tcPr>
          <w:p w14:paraId="216B8375" w14:textId="77777777" w:rsidR="008F738E" w:rsidRPr="00341704" w:rsidRDefault="008F738E" w:rsidP="00385D1E">
            <w:pPr>
              <w:jc w:val="both"/>
              <w:rPr>
                <w:rFonts w:ascii="Times New Roman" w:hAnsi="Times New Roman" w:cs="Times New Roman"/>
              </w:rPr>
            </w:pPr>
          </w:p>
        </w:tc>
        <w:tc>
          <w:tcPr>
            <w:tcW w:w="1008" w:type="dxa"/>
          </w:tcPr>
          <w:p w14:paraId="349EE99C" w14:textId="77777777" w:rsidR="008F738E" w:rsidRPr="00341704" w:rsidRDefault="008F738E" w:rsidP="00385D1E">
            <w:pPr>
              <w:jc w:val="both"/>
              <w:rPr>
                <w:rFonts w:ascii="Times New Roman" w:hAnsi="Times New Roman" w:cs="Times New Roman"/>
              </w:rPr>
            </w:pPr>
          </w:p>
        </w:tc>
      </w:tr>
      <w:tr w:rsidR="008F738E" w:rsidRPr="00341704" w14:paraId="41928932" w14:textId="77777777" w:rsidTr="00385D1E">
        <w:trPr>
          <w:trHeight w:val="1053"/>
        </w:trPr>
        <w:tc>
          <w:tcPr>
            <w:tcW w:w="1008" w:type="dxa"/>
          </w:tcPr>
          <w:p w14:paraId="4FA16DED" w14:textId="77777777" w:rsidR="008F738E" w:rsidRPr="00341704" w:rsidRDefault="008F738E" w:rsidP="00385D1E">
            <w:pPr>
              <w:jc w:val="both"/>
              <w:rPr>
                <w:rFonts w:ascii="Times New Roman" w:hAnsi="Times New Roman" w:cs="Times New Roman"/>
              </w:rPr>
            </w:pPr>
          </w:p>
        </w:tc>
        <w:tc>
          <w:tcPr>
            <w:tcW w:w="7560" w:type="dxa"/>
          </w:tcPr>
          <w:p w14:paraId="7F030FBC" w14:textId="16652BDB"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337F9C0E"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6</w:t>
            </w:r>
          </w:p>
        </w:tc>
      </w:tr>
    </w:tbl>
    <w:p w14:paraId="2DA62147" w14:textId="7305B6DE"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t>
      </w:r>
      <w:r w:rsidR="00486BD8">
        <w:rPr>
          <w:rFonts w:ascii="Times New Roman" w:hAnsi="Times New Roman" w:cs="Times New Roman"/>
        </w:rPr>
        <w:t>a</w:t>
      </w:r>
      <w:r w:rsidRPr="00341704">
        <w:rPr>
          <w:rFonts w:ascii="Times New Roman" w:hAnsi="Times New Roman" w:cs="Times New Roman"/>
        </w:rPr>
        <w:t>re specified in the operating model in terms of length (equation 6) an</w:t>
      </w:r>
      <w:r w:rsidR="00486BD8">
        <w:rPr>
          <w:rFonts w:ascii="Times New Roman" w:hAnsi="Times New Roman" w:cs="Times New Roman"/>
        </w:rPr>
        <w:t>d convert</w:t>
      </w:r>
      <w:r w:rsidRPr="00341704">
        <w:rPr>
          <w:rFonts w:ascii="Times New Roman" w:hAnsi="Times New Roman" w:cs="Times New Roman"/>
        </w:rPr>
        <w:t xml:space="preserve"> to age</w:t>
      </w:r>
      <w:r w:rsidR="00486BD8">
        <w:rPr>
          <w:rFonts w:ascii="Times New Roman" w:hAnsi="Times New Roman" w:cs="Times New Roman"/>
        </w:rPr>
        <w:t>,</w:t>
      </w:r>
      <w:r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486BD8">
        <w:rPr>
          <w:rFonts w:ascii="Times New Roman" w:hAnsi="Times New Roman" w:cs="Times New Roman"/>
        </w:rPr>
        <w:t>i</w:t>
      </w:r>
      <w:r w:rsidRPr="00341704">
        <w:rPr>
          <w:rFonts w:ascii="Times New Roman" w:hAnsi="Times New Roman" w:cs="Times New Roman"/>
        </w:rPr>
        <w:t xml:space="preserve">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r w:rsidR="00486BD8">
        <w:rPr>
          <w:rFonts w:ascii="Times New Roman" w:hAnsi="Times New Roman" w:cs="Times New Roman"/>
        </w:rPr>
        <w:t>, i</w:t>
      </w:r>
      <w:r w:rsidRPr="00341704">
        <w:rPr>
          <w:rFonts w:ascii="Times New Roman" w:hAnsi="Times New Roman" w:cs="Times New Roman"/>
        </w:rPr>
        <w:t>s also a logistic function of age and two estimated parameters (</w:t>
      </w:r>
      <w:r w:rsidR="00A23DCC" w:rsidRPr="00A23DCC">
        <w:rPr>
          <w:rFonts w:ascii="Times New Roman" w:hAnsi="Times New Roman" w:cs="Times New Roman"/>
          <w:i/>
        </w:rPr>
        <w:t>P</w:t>
      </w:r>
      <w:r w:rsidRPr="00A23DCC">
        <w:rPr>
          <w:rFonts w:ascii="Times New Roman" w:hAnsi="Times New Roman" w:cs="Times New Roman"/>
          <w:i/>
          <w:vertAlign w:val="subscript"/>
        </w:rPr>
        <w:t>50</w:t>
      </w:r>
      <w:r w:rsidR="000561F6">
        <w:rPr>
          <w:rFonts w:ascii="Times New Roman" w:hAnsi="Times New Roman" w:cs="Times New Roman"/>
          <w:i/>
          <w:vertAlign w:val="subscript"/>
        </w:rPr>
        <w:t>,y</w:t>
      </w:r>
      <w:r w:rsidRPr="00341704">
        <w:rPr>
          <w:rFonts w:ascii="Times New Roman" w:hAnsi="Times New Roman" w:cs="Times New Roman"/>
        </w:rPr>
        <w:t xml:space="preserve"> and </w:t>
      </w:r>
      <w:r w:rsidR="00A23DCC" w:rsidRPr="00A23DCC">
        <w:rPr>
          <w:rFonts w:ascii="Times New Roman" w:hAnsi="Times New Roman" w:cs="Times New Roman"/>
          <w:i/>
        </w:rPr>
        <w:t>P</w:t>
      </w:r>
      <w:r w:rsidRPr="00A23DCC">
        <w:rPr>
          <w:rFonts w:ascii="Times New Roman" w:hAnsi="Times New Roman" w:cs="Times New Roman"/>
          <w:i/>
          <w:vertAlign w:val="subscript"/>
        </w:rPr>
        <w:t>95</w:t>
      </w:r>
      <w:r w:rsidR="000561F6">
        <w:rPr>
          <w:rFonts w:ascii="Times New Roman" w:hAnsi="Times New Roman" w:cs="Times New Roman"/>
          <w:i/>
          <w:vertAlign w:val="subscript"/>
        </w:rPr>
        <w:t>,y</w:t>
      </w:r>
      <w:r w:rsidRPr="00341704">
        <w:rPr>
          <w:rFonts w:ascii="Times New Roman" w:hAnsi="Times New Roman" w:cs="Times New Roman"/>
        </w:rPr>
        <w:t xml:space="preserve">, which </w:t>
      </w:r>
      <w:r w:rsidR="00486BD8">
        <w:rPr>
          <w:rFonts w:ascii="Times New Roman" w:hAnsi="Times New Roman" w:cs="Times New Roman"/>
        </w:rPr>
        <w:t>a</w:t>
      </w:r>
      <w:r w:rsidRPr="00341704">
        <w:rPr>
          <w:rFonts w:ascii="Times New Roman" w:hAnsi="Times New Roman" w:cs="Times New Roman"/>
        </w:rPr>
        <w:t xml:space="preserve">re the </w:t>
      </w:r>
      <w:r w:rsidR="000561F6">
        <w:rPr>
          <w:rFonts w:ascii="Times New Roman" w:hAnsi="Times New Roman" w:cs="Times New Roman"/>
        </w:rPr>
        <w:t xml:space="preserve">year-specific </w:t>
      </w:r>
      <w:r w:rsidRPr="00341704">
        <w:rPr>
          <w:rFonts w:ascii="Times New Roman" w:hAnsi="Times New Roman" w:cs="Times New Roman"/>
        </w:rPr>
        <w:t>age</w:t>
      </w:r>
      <w:r w:rsidR="000561F6">
        <w:rPr>
          <w:rFonts w:ascii="Times New Roman" w:hAnsi="Times New Roman" w:cs="Times New Roman"/>
        </w:rPr>
        <w:t>s</w:t>
      </w:r>
      <w:r w:rsidRPr="00341704">
        <w:rPr>
          <w:rFonts w:ascii="Times New Roman" w:hAnsi="Times New Roman" w:cs="Times New Roman"/>
        </w:rPr>
        <w:t xml:space="preserve"> at which the probability of maturing is 50% and 95%, respectively) and </w:t>
      </w:r>
      <w:commentRangeStart w:id="0"/>
      <w:r w:rsidRPr="00341704">
        <w:rPr>
          <w:rFonts w:ascii="Times New Roman" w:hAnsi="Times New Roman" w:cs="Times New Roman"/>
        </w:rPr>
        <w:t>assumed constant over time</w:t>
      </w:r>
      <w:commentRangeEnd w:id="0"/>
      <w:r w:rsidR="00D27482">
        <w:rPr>
          <w:rStyle w:val="CommentReference"/>
          <w:rFonts w:ascii="Times New Roman" w:hAnsi="Times New Roman"/>
        </w:rPr>
        <w:commentReference w:id="0"/>
      </w:r>
      <w:r w:rsidRPr="00341704">
        <w:rPr>
          <w:rFonts w:ascii="Times New Roman" w:hAnsi="Times New Roman" w:cs="Times New Roman"/>
        </w:rPr>
        <w:t>:</w:t>
      </w:r>
    </w:p>
    <w:p w14:paraId="595759AA"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33E47099" w14:textId="77777777" w:rsidTr="00385D1E">
        <w:tc>
          <w:tcPr>
            <w:tcW w:w="1008" w:type="dxa"/>
          </w:tcPr>
          <w:p w14:paraId="0717A36E" w14:textId="77777777" w:rsidR="008F738E" w:rsidRPr="00341704" w:rsidRDefault="008F738E" w:rsidP="00385D1E">
            <w:pPr>
              <w:jc w:val="both"/>
              <w:rPr>
                <w:rFonts w:ascii="Times New Roman" w:hAnsi="Times New Roman" w:cs="Times New Roman"/>
              </w:rPr>
            </w:pPr>
          </w:p>
        </w:tc>
        <w:tc>
          <w:tcPr>
            <w:tcW w:w="7560" w:type="dxa"/>
          </w:tcPr>
          <w:p w14:paraId="30E5702E" w14:textId="16874C96"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6D0D578B"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7</w:t>
            </w:r>
          </w:p>
        </w:tc>
      </w:tr>
    </w:tbl>
    <w:p w14:paraId="5DC07639" w14:textId="77777777" w:rsidR="008F738E" w:rsidRPr="00341704" w:rsidRDefault="008F738E" w:rsidP="008F738E">
      <w:pPr>
        <w:jc w:val="both"/>
        <w:rPr>
          <w:rFonts w:ascii="Times New Roman" w:hAnsi="Times New Roman" w:cs="Times New Roman"/>
        </w:rPr>
      </w:pPr>
    </w:p>
    <w:p w14:paraId="3B843DFA" w14:textId="2730B680" w:rsidR="008F738E" w:rsidRPr="00341704" w:rsidRDefault="008F738E" w:rsidP="008F738E">
      <w:pPr>
        <w:jc w:val="both"/>
        <w:rPr>
          <w:rFonts w:ascii="Times New Roman" w:hAnsi="Times New Roman" w:cs="Times New Roman"/>
        </w:rPr>
      </w:pPr>
      <w:r w:rsidRPr="00341704">
        <w:rPr>
          <w:rFonts w:ascii="Times New Roman" w:hAnsi="Times New Roman" w:cs="Times New Roman"/>
        </w:rPr>
        <w:t>Length-at-age follow</w:t>
      </w:r>
      <w:r w:rsidR="00486BD8">
        <w:rPr>
          <w:rFonts w:ascii="Times New Roman" w:hAnsi="Times New Roman" w:cs="Times New Roman"/>
        </w:rPr>
        <w:t>s</w:t>
      </w:r>
      <w:r w:rsidRPr="00341704">
        <w:rPr>
          <w:rFonts w:ascii="Times New Roman" w:hAnsi="Times New Roman" w:cs="Times New Roman"/>
        </w:rPr>
        <w:t xml:space="preserve"> a growth increment von Bertalanffy form:</w:t>
      </w:r>
    </w:p>
    <w:p w14:paraId="5B4A6E6B"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1E766F79" w14:textId="77777777" w:rsidTr="00385D1E">
        <w:tc>
          <w:tcPr>
            <w:tcW w:w="1008" w:type="dxa"/>
          </w:tcPr>
          <w:p w14:paraId="517AED77" w14:textId="77777777" w:rsidR="008F738E" w:rsidRPr="00341704" w:rsidRDefault="008F738E" w:rsidP="00385D1E">
            <w:pPr>
              <w:jc w:val="both"/>
              <w:rPr>
                <w:rFonts w:ascii="Times New Roman" w:hAnsi="Times New Roman" w:cs="Times New Roman"/>
              </w:rPr>
            </w:pPr>
          </w:p>
        </w:tc>
        <w:tc>
          <w:tcPr>
            <w:tcW w:w="7560" w:type="dxa"/>
          </w:tcPr>
          <w:p w14:paraId="73F4CBF7" w14:textId="1BE209BD"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141A5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w:t>
            </w:r>
          </w:p>
        </w:tc>
      </w:tr>
      <w:tr w:rsidR="008F738E" w:rsidRPr="00341704" w14:paraId="381BE8C6" w14:textId="77777777" w:rsidTr="00385D1E">
        <w:tc>
          <w:tcPr>
            <w:tcW w:w="1008" w:type="dxa"/>
          </w:tcPr>
          <w:p w14:paraId="409F3E3D" w14:textId="77777777" w:rsidR="008F738E" w:rsidRPr="00341704" w:rsidRDefault="008F738E" w:rsidP="00385D1E">
            <w:pPr>
              <w:jc w:val="both"/>
              <w:rPr>
                <w:rFonts w:ascii="Times New Roman" w:hAnsi="Times New Roman" w:cs="Times New Roman"/>
              </w:rPr>
            </w:pPr>
          </w:p>
        </w:tc>
        <w:tc>
          <w:tcPr>
            <w:tcW w:w="7560" w:type="dxa"/>
          </w:tcPr>
          <w:p w14:paraId="3823765D" w14:textId="0DE6D946"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43809D3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a</w:t>
            </w:r>
          </w:p>
        </w:tc>
      </w:tr>
      <w:tr w:rsidR="008F738E" w:rsidRPr="00341704" w14:paraId="15CA5023" w14:textId="77777777" w:rsidTr="00385D1E">
        <w:tc>
          <w:tcPr>
            <w:tcW w:w="1008" w:type="dxa"/>
          </w:tcPr>
          <w:p w14:paraId="21BDCAB3" w14:textId="77777777" w:rsidR="008F738E" w:rsidRPr="00341704" w:rsidRDefault="008F738E" w:rsidP="00385D1E">
            <w:pPr>
              <w:jc w:val="both"/>
              <w:rPr>
                <w:rFonts w:ascii="Times New Roman" w:hAnsi="Times New Roman" w:cs="Times New Roman"/>
              </w:rPr>
            </w:pPr>
          </w:p>
        </w:tc>
        <w:tc>
          <w:tcPr>
            <w:tcW w:w="7560" w:type="dxa"/>
          </w:tcPr>
          <w:p w14:paraId="0915F58B" w14:textId="73DFF1CB"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2A79980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b</w:t>
            </w:r>
          </w:p>
        </w:tc>
      </w:tr>
    </w:tbl>
    <w:p w14:paraId="0D711168" w14:textId="77777777" w:rsidR="008F738E" w:rsidRPr="00341704" w:rsidRDefault="008F738E" w:rsidP="008F738E">
      <w:pPr>
        <w:jc w:val="both"/>
        <w:rPr>
          <w:rFonts w:ascii="Times New Roman" w:hAnsi="Times New Roman" w:cs="Times New Roman"/>
        </w:rPr>
      </w:pPr>
    </w:p>
    <w:p w14:paraId="45B56938" w14:textId="26B95B20"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A23DC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00A23DCC">
        <w:rPr>
          <w:rFonts w:ascii="Times New Roman" w:hAnsi="Times New Roman" w:cs="Times New Roman"/>
        </w:rPr>
        <w:t xml:space="preserve"> </w:t>
      </w:r>
      <w:r w:rsidR="00486BD8">
        <w:rPr>
          <w:rFonts w:ascii="Times New Roman" w:hAnsi="Times New Roman" w:cs="Times New Roman"/>
        </w:rPr>
        <w:t>a</w:t>
      </w:r>
      <w:r w:rsidRPr="00341704">
        <w:rPr>
          <w:rFonts w:ascii="Times New Roman" w:hAnsi="Times New Roman" w:cs="Times New Roman"/>
        </w:rPr>
        <w:t xml:space="preserve">re specified as a vector in the operating model. Weight </w:t>
      </w:r>
      <w:r w:rsidR="00486BD8">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8F738E" w:rsidRPr="00341704" w14:paraId="23FC0661" w14:textId="77777777" w:rsidTr="00385D1E">
        <w:tc>
          <w:tcPr>
            <w:tcW w:w="1008" w:type="dxa"/>
          </w:tcPr>
          <w:p w14:paraId="5B926A26" w14:textId="77777777" w:rsidR="008F738E" w:rsidRPr="00341704" w:rsidRDefault="008F738E" w:rsidP="00385D1E">
            <w:pPr>
              <w:jc w:val="both"/>
              <w:rPr>
                <w:rFonts w:ascii="Times New Roman" w:hAnsi="Times New Roman" w:cs="Times New Roman"/>
              </w:rPr>
            </w:pPr>
          </w:p>
        </w:tc>
        <w:tc>
          <w:tcPr>
            <w:tcW w:w="7560" w:type="dxa"/>
          </w:tcPr>
          <w:p w14:paraId="1AFF27B9"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49A3979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9</w:t>
            </w:r>
          </w:p>
        </w:tc>
      </w:tr>
    </w:tbl>
    <w:p w14:paraId="168D6E63" w14:textId="77777777" w:rsidR="008F738E" w:rsidRPr="00341704" w:rsidRDefault="008F738E" w:rsidP="008F738E">
      <w:pPr>
        <w:jc w:val="both"/>
        <w:rPr>
          <w:rFonts w:ascii="Times New Roman" w:hAnsi="Times New Roman" w:cs="Times New Roman"/>
        </w:rPr>
      </w:pPr>
    </w:p>
    <w:p w14:paraId="4AD099D1" w14:textId="0176120E"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sidR="00486BD8">
        <w:rPr>
          <w:rFonts w:ascii="Times New Roman" w:hAnsi="Times New Roman" w:cs="Times New Roman"/>
        </w:rPr>
        <w:t>ar</w:t>
      </w:r>
      <w:r w:rsidRPr="00341704">
        <w:rPr>
          <w:rFonts w:ascii="Times New Roman" w:hAnsi="Times New Roman" w:cs="Times New Roman"/>
        </w:rPr>
        <w:t>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00486BD8">
        <w:rPr>
          <w:rFonts w:ascii="Times New Roman" w:hAnsi="Times New Roman" w:cs="Times New Roman"/>
          <w:i/>
        </w:rPr>
        <w:t>,</w:t>
      </w:r>
      <w:r w:rsidRPr="00341704">
        <w:rPr>
          <w:rFonts w:ascii="Times New Roman" w:hAnsi="Times New Roman" w:cs="Times New Roman"/>
        </w:rPr>
        <w:t xml:space="preserve"> contain</w:t>
      </w:r>
      <w:r w:rsidR="00486BD8">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Length bins </w:t>
      </w:r>
      <w:r w:rsidR="00486BD8">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3FA9B63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8F738E" w:rsidRPr="00341704" w14:paraId="1A62EBB0" w14:textId="77777777" w:rsidTr="00385D1E">
        <w:tc>
          <w:tcPr>
            <w:tcW w:w="1548" w:type="dxa"/>
          </w:tcPr>
          <w:p w14:paraId="6CBFA31C" w14:textId="77777777" w:rsidR="008F738E" w:rsidRPr="00341704" w:rsidRDefault="008F738E" w:rsidP="00385D1E">
            <w:pPr>
              <w:jc w:val="both"/>
              <w:rPr>
                <w:rFonts w:ascii="Times New Roman" w:hAnsi="Times New Roman" w:cs="Times New Roman"/>
              </w:rPr>
            </w:pPr>
          </w:p>
        </w:tc>
        <w:tc>
          <w:tcPr>
            <w:tcW w:w="7110" w:type="dxa"/>
          </w:tcPr>
          <w:p w14:paraId="0EE1482F"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39AF2D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0</w:t>
            </w:r>
          </w:p>
        </w:tc>
      </w:tr>
      <w:tr w:rsidR="008F738E" w:rsidRPr="00341704" w14:paraId="0E046E9B" w14:textId="77777777" w:rsidTr="00385D1E">
        <w:tc>
          <w:tcPr>
            <w:tcW w:w="1548" w:type="dxa"/>
          </w:tcPr>
          <w:p w14:paraId="5FF880CC" w14:textId="77777777" w:rsidR="008F738E" w:rsidRPr="00341704" w:rsidRDefault="008F738E" w:rsidP="00385D1E">
            <w:pPr>
              <w:jc w:val="both"/>
              <w:rPr>
                <w:rFonts w:ascii="Times New Roman" w:hAnsi="Times New Roman" w:cs="Times New Roman"/>
              </w:rPr>
            </w:pPr>
          </w:p>
        </w:tc>
        <w:tc>
          <w:tcPr>
            <w:tcW w:w="7110" w:type="dxa"/>
          </w:tcPr>
          <w:p w14:paraId="5B720559"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40440F1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1</w:t>
            </w:r>
          </w:p>
        </w:tc>
      </w:tr>
    </w:tbl>
    <w:p w14:paraId="5B13E415" w14:textId="77777777" w:rsidR="008F738E" w:rsidRPr="00341704" w:rsidRDefault="008F738E" w:rsidP="008F738E">
      <w:pPr>
        <w:jc w:val="both"/>
        <w:rPr>
          <w:rFonts w:ascii="Times New Roman" w:hAnsi="Times New Roman" w:cs="Times New Roman"/>
        </w:rPr>
      </w:pPr>
    </w:p>
    <w:p w14:paraId="2521E72D" w14:textId="29A24A56"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r w:rsidRPr="00486BD8">
        <w:rPr>
          <w:rFonts w:ascii="Times New Roman" w:hAnsi="Times New Roman" w:cs="Times New Roman"/>
          <w:i/>
        </w:rPr>
        <w:t>Bin</w:t>
      </w:r>
      <w:r w:rsidRPr="00486BD8">
        <w:rPr>
          <w:rFonts w:ascii="Times New Roman" w:hAnsi="Times New Roman" w:cs="Times New Roman"/>
          <w:i/>
          <w:vertAlign w:val="subscript"/>
        </w:rPr>
        <w:t>z</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a vector of the midpoints of the specified length bins.  Numbers at length </w:t>
      </w:r>
      <w:r w:rsidR="00B407E3">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20AE7241"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8F738E" w:rsidRPr="00341704" w14:paraId="2997977E" w14:textId="77777777" w:rsidTr="00385D1E">
        <w:tc>
          <w:tcPr>
            <w:tcW w:w="1008" w:type="dxa"/>
          </w:tcPr>
          <w:p w14:paraId="5F61F756" w14:textId="77777777" w:rsidR="008F738E" w:rsidRPr="00341704" w:rsidRDefault="008F738E" w:rsidP="00385D1E">
            <w:pPr>
              <w:jc w:val="both"/>
              <w:rPr>
                <w:rFonts w:ascii="Times New Roman" w:hAnsi="Times New Roman" w:cs="Times New Roman"/>
              </w:rPr>
            </w:pPr>
          </w:p>
        </w:tc>
        <w:tc>
          <w:tcPr>
            <w:tcW w:w="7560" w:type="dxa"/>
          </w:tcPr>
          <w:p w14:paraId="4C5A8245"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47447DB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2</w:t>
            </w:r>
          </w:p>
        </w:tc>
      </w:tr>
    </w:tbl>
    <w:p w14:paraId="379B9796" w14:textId="77777777" w:rsidR="008F738E" w:rsidRPr="00341704" w:rsidRDefault="008F738E" w:rsidP="008F738E">
      <w:pPr>
        <w:jc w:val="both"/>
        <w:rPr>
          <w:rFonts w:ascii="Times New Roman" w:hAnsi="Times New Roman" w:cs="Times New Roman"/>
        </w:rPr>
      </w:pPr>
    </w:p>
    <w:p w14:paraId="67133506" w14:textId="7A9470AC"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t>
      </w:r>
      <w:r w:rsidR="00B407E3">
        <w:rPr>
          <w:rFonts w:ascii="Times New Roman" w:hAnsi="Times New Roman" w:cs="Times New Roman"/>
        </w:rPr>
        <w:t>i</w:t>
      </w:r>
      <w:r w:rsidRPr="00341704">
        <w:rPr>
          <w:rFonts w:ascii="Times New Roman" w:hAnsi="Times New Roman" w:cs="Times New Roman"/>
        </w:rPr>
        <w:t>s calculated as:</w:t>
      </w:r>
    </w:p>
    <w:p w14:paraId="66E617B8"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8F738E" w:rsidRPr="00341704" w14:paraId="20030F96" w14:textId="77777777" w:rsidTr="00385D1E">
        <w:tc>
          <w:tcPr>
            <w:tcW w:w="1008" w:type="dxa"/>
          </w:tcPr>
          <w:p w14:paraId="2428E74E" w14:textId="77777777" w:rsidR="008F738E" w:rsidRPr="00341704" w:rsidRDefault="008F738E" w:rsidP="00385D1E">
            <w:pPr>
              <w:jc w:val="both"/>
              <w:rPr>
                <w:rFonts w:ascii="Times New Roman" w:hAnsi="Times New Roman" w:cs="Times New Roman"/>
              </w:rPr>
            </w:pPr>
          </w:p>
        </w:tc>
        <w:tc>
          <w:tcPr>
            <w:tcW w:w="7560" w:type="dxa"/>
          </w:tcPr>
          <w:p w14:paraId="503E5FAB"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03E9162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3</w:t>
            </w:r>
          </w:p>
        </w:tc>
      </w:tr>
    </w:tbl>
    <w:p w14:paraId="3079C349" w14:textId="77777777" w:rsidR="008F738E" w:rsidRPr="00341704" w:rsidRDefault="008F738E" w:rsidP="008F738E">
      <w:pPr>
        <w:jc w:val="both"/>
        <w:rPr>
          <w:rFonts w:ascii="Times New Roman" w:hAnsi="Times New Roman" w:cs="Times New Roman"/>
        </w:rPr>
      </w:pPr>
    </w:p>
    <w:p w14:paraId="4A45A089" w14:textId="1C678BEF"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survey-selected biomass at the time of the survey </w:t>
      </w:r>
      <w:r w:rsidR="00B407E3">
        <w:rPr>
          <w:rFonts w:ascii="Times New Roman" w:hAnsi="Times New Roman" w:cs="Times New Roman"/>
        </w:rPr>
        <w:t>i</w:t>
      </w:r>
      <w:r w:rsidRPr="00341704">
        <w:rPr>
          <w:rFonts w:ascii="Times New Roman" w:hAnsi="Times New Roman" w:cs="Times New Roman"/>
        </w:rPr>
        <w:t>s calculated as:</w:t>
      </w:r>
    </w:p>
    <w:p w14:paraId="6C2C7984"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8F738E" w:rsidRPr="00341704" w14:paraId="0B01E674" w14:textId="77777777" w:rsidTr="00385D1E">
        <w:tc>
          <w:tcPr>
            <w:tcW w:w="1008" w:type="dxa"/>
          </w:tcPr>
          <w:p w14:paraId="013E9D51" w14:textId="77777777" w:rsidR="008F738E" w:rsidRPr="00341704" w:rsidRDefault="008F738E" w:rsidP="00385D1E">
            <w:pPr>
              <w:jc w:val="both"/>
              <w:rPr>
                <w:rFonts w:ascii="Times New Roman" w:hAnsi="Times New Roman" w:cs="Times New Roman"/>
              </w:rPr>
            </w:pPr>
          </w:p>
        </w:tc>
        <w:tc>
          <w:tcPr>
            <w:tcW w:w="7560" w:type="dxa"/>
          </w:tcPr>
          <w:p w14:paraId="5A25D051"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77B58D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4</w:t>
            </w:r>
          </w:p>
        </w:tc>
      </w:tr>
    </w:tbl>
    <w:p w14:paraId="62F2B54C" w14:textId="77777777" w:rsidR="008F738E" w:rsidRPr="00341704" w:rsidRDefault="008F738E" w:rsidP="008F738E">
      <w:pPr>
        <w:jc w:val="both"/>
        <w:rPr>
          <w:rFonts w:ascii="Times New Roman" w:hAnsi="Times New Roman" w:cs="Times New Roman"/>
        </w:rPr>
      </w:pPr>
    </w:p>
    <w:p w14:paraId="1422178D" w14:textId="262F70A2"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t>
      </w:r>
      <w:r w:rsidR="00B407E3" w:rsidRPr="00B407E3">
        <w:rPr>
          <w:rFonts w:ascii="Times New Roman" w:hAnsi="Times New Roman" w:cs="Times New Roman"/>
          <w:i/>
        </w:rPr>
        <w:t>i</w:t>
      </w:r>
      <w:r w:rsidRPr="00B407E3">
        <w:rPr>
          <w:rFonts w:ascii="Times New Roman" w:hAnsi="Times New Roman" w:cs="Times New Roman"/>
          <w:i/>
        </w:rPr>
        <w:t>s</w:t>
      </w:r>
      <w:r w:rsidRPr="00341704">
        <w:rPr>
          <w:rFonts w:ascii="Times New Roman" w:hAnsi="Times New Roman" w:cs="Times New Roman"/>
        </w:rPr>
        <w:t xml:space="preserve"> the survey selectivity defined as:</w:t>
      </w:r>
    </w:p>
    <w:p w14:paraId="7AEE481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8F738E" w:rsidRPr="00341704" w14:paraId="27C8C539" w14:textId="77777777" w:rsidTr="00385D1E">
        <w:tc>
          <w:tcPr>
            <w:tcW w:w="1008" w:type="dxa"/>
          </w:tcPr>
          <w:p w14:paraId="2251CD8B" w14:textId="77777777" w:rsidR="008F738E" w:rsidRPr="00341704" w:rsidRDefault="008F738E" w:rsidP="00385D1E">
            <w:pPr>
              <w:jc w:val="both"/>
              <w:rPr>
                <w:rFonts w:ascii="Times New Roman" w:hAnsi="Times New Roman" w:cs="Times New Roman"/>
              </w:rPr>
            </w:pPr>
          </w:p>
          <w:p w14:paraId="3746FFC6" w14:textId="77777777" w:rsidR="008F738E" w:rsidRPr="00341704" w:rsidRDefault="008F738E" w:rsidP="00385D1E">
            <w:pPr>
              <w:jc w:val="both"/>
              <w:rPr>
                <w:rFonts w:ascii="Times New Roman" w:hAnsi="Times New Roman" w:cs="Times New Roman"/>
              </w:rPr>
            </w:pPr>
          </w:p>
        </w:tc>
        <w:tc>
          <w:tcPr>
            <w:tcW w:w="7560" w:type="dxa"/>
          </w:tcPr>
          <w:p w14:paraId="39CF2433" w14:textId="6C5FC1A9" w:rsidR="008F738E" w:rsidRPr="00341704" w:rsidRDefault="00AB34EF" w:rsidP="00385D1E">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5AAC872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5</w:t>
            </w:r>
          </w:p>
        </w:tc>
      </w:tr>
    </w:tbl>
    <w:p w14:paraId="5C42D314" w14:textId="77777777" w:rsidR="008F738E" w:rsidRPr="00341704" w:rsidRDefault="008F738E" w:rsidP="008F738E">
      <w:pPr>
        <w:jc w:val="both"/>
        <w:rPr>
          <w:rFonts w:ascii="Times New Roman" w:hAnsi="Times New Roman" w:cs="Times New Roman"/>
        </w:rPr>
      </w:pPr>
    </w:p>
    <w:p w14:paraId="0AA88906" w14:textId="09CED96F" w:rsidR="008F738E" w:rsidRPr="00341704" w:rsidRDefault="008F738E" w:rsidP="008F738E">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sidR="00B407E3">
        <w:rPr>
          <w:rFonts w:ascii="Times New Roman" w:hAnsi="Times New Roman" w:cs="Times New Roman"/>
        </w:rPr>
        <w:lastRenderedPageBreak/>
        <w:t>a</w:t>
      </w:r>
      <w:r w:rsidRPr="00341704">
        <w:rPr>
          <w:rFonts w:ascii="Times New Roman" w:hAnsi="Times New Roman" w:cs="Times New Roman"/>
        </w:rPr>
        <w:t xml:space="preserve">re specified according to length and then transformed to age within the operating model conditional upon growth. </w:t>
      </w:r>
    </w:p>
    <w:p w14:paraId="7E9D6E16"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Data simulation</w:t>
      </w:r>
    </w:p>
    <w:p w14:paraId="78954A0F" w14:textId="627AE4AD"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sidR="00B407E3">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sidR="00B407E3">
        <w:rPr>
          <w:rFonts w:ascii="Times New Roman" w:hAnsi="Times New Roman" w:cs="Times New Roman"/>
        </w:rPr>
        <w:t>a</w:t>
      </w:r>
      <w:r w:rsidRPr="00341704">
        <w:rPr>
          <w:rFonts w:ascii="Times New Roman" w:hAnsi="Times New Roman" w:cs="Times New Roman"/>
        </w:rPr>
        <w:t>re modeled as:</w:t>
      </w:r>
    </w:p>
    <w:p w14:paraId="12471C4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8F738E" w:rsidRPr="00341704" w14:paraId="0160B6AD" w14:textId="77777777" w:rsidTr="00385D1E">
        <w:tc>
          <w:tcPr>
            <w:tcW w:w="1548" w:type="dxa"/>
          </w:tcPr>
          <w:p w14:paraId="4D13DEBA" w14:textId="77777777" w:rsidR="008F738E" w:rsidRPr="00341704" w:rsidRDefault="008F738E" w:rsidP="00385D1E">
            <w:pPr>
              <w:jc w:val="both"/>
              <w:rPr>
                <w:rFonts w:ascii="Times New Roman" w:hAnsi="Times New Roman" w:cs="Times New Roman"/>
              </w:rPr>
            </w:pPr>
          </w:p>
        </w:tc>
        <w:tc>
          <w:tcPr>
            <w:tcW w:w="7110" w:type="dxa"/>
          </w:tcPr>
          <w:p w14:paraId="0E545BBE" w14:textId="77777777" w:rsidR="008F738E" w:rsidRPr="00341704" w:rsidRDefault="00AB34EF"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5503727"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7</w:t>
            </w:r>
          </w:p>
        </w:tc>
      </w:tr>
      <w:tr w:rsidR="008F738E" w:rsidRPr="00341704" w14:paraId="4FE48E17" w14:textId="77777777" w:rsidTr="00385D1E">
        <w:tc>
          <w:tcPr>
            <w:tcW w:w="1548" w:type="dxa"/>
          </w:tcPr>
          <w:p w14:paraId="764CC6B6" w14:textId="77777777" w:rsidR="008F738E" w:rsidRPr="00341704" w:rsidRDefault="008F738E" w:rsidP="00385D1E">
            <w:pPr>
              <w:jc w:val="both"/>
              <w:rPr>
                <w:rFonts w:ascii="Times New Roman" w:hAnsi="Times New Roman" w:cs="Times New Roman"/>
              </w:rPr>
            </w:pPr>
          </w:p>
        </w:tc>
        <w:tc>
          <w:tcPr>
            <w:tcW w:w="7110" w:type="dxa"/>
          </w:tcPr>
          <w:p w14:paraId="7A703956" w14:textId="77777777" w:rsidR="008F738E" w:rsidRPr="00341704" w:rsidRDefault="00AB34EF"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3E54A25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8</w:t>
            </w:r>
          </w:p>
        </w:tc>
      </w:tr>
    </w:tbl>
    <w:p w14:paraId="0E2BE1D3" w14:textId="77777777" w:rsidR="008F738E" w:rsidRPr="00341704" w:rsidRDefault="008F738E" w:rsidP="008F738E">
      <w:pPr>
        <w:jc w:val="both"/>
        <w:rPr>
          <w:rFonts w:ascii="Times New Roman" w:hAnsi="Times New Roman" w:cs="Times New Roman"/>
        </w:rPr>
      </w:pPr>
    </w:p>
    <w:p w14:paraId="44830A7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specified standard deviation σ</w:t>
      </w:r>
      <w:r w:rsidRPr="00341704">
        <w:rPr>
          <w:rFonts w:ascii="Times New Roman" w:hAnsi="Times New Roman" w:cs="Times New Roman"/>
          <w:vertAlign w:val="subscript"/>
        </w:rPr>
        <w:t>ε</w:t>
      </w:r>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7235FEAD" w14:textId="77777777" w:rsidR="008F738E" w:rsidRPr="00341704" w:rsidRDefault="008F738E" w:rsidP="008F738E">
      <w:pPr>
        <w:keepNext/>
        <w:spacing w:before="240"/>
        <w:jc w:val="both"/>
        <w:outlineLvl w:val="0"/>
        <w:rPr>
          <w:rFonts w:ascii="Times New Roman" w:hAnsi="Times New Roman" w:cs="Times New Roman"/>
          <w:i/>
        </w:rPr>
      </w:pPr>
      <w:r>
        <w:rPr>
          <w:rFonts w:ascii="Times New Roman" w:hAnsi="Times New Roman" w:cs="Times New Roman"/>
          <w:i/>
        </w:rPr>
        <w:t>Estimation model</w:t>
      </w:r>
      <w:r w:rsidRPr="00341704">
        <w:rPr>
          <w:rFonts w:ascii="Times New Roman" w:hAnsi="Times New Roman" w:cs="Times New Roman"/>
          <w:i/>
        </w:rPr>
        <w:t xml:space="preserve"> </w:t>
      </w:r>
    </w:p>
    <w:p w14:paraId="1C782591" w14:textId="0A69A5DC" w:rsidR="008F738E" w:rsidRPr="00341704" w:rsidRDefault="008F738E" w:rsidP="008F738E">
      <w:pPr>
        <w:keepNext/>
        <w:spacing w:before="240"/>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w:t>
      </w:r>
      <w:r w:rsidRPr="00341704">
        <w:rPr>
          <w:rFonts w:ascii="Times New Roman" w:hAnsi="Times New Roman" w:cs="Times New Roman"/>
        </w:rPr>
        <w:t xml:space="preserve">. </w:t>
      </w:r>
      <w:commentRangeStart w:id="1"/>
      <w:r w:rsidRPr="00486BD8">
        <w:rPr>
          <w:rFonts w:ascii="Times New Roman" w:hAnsi="Times New Roman" w:cs="Times New Roman"/>
          <w:highlight w:val="yellow"/>
        </w:rPr>
        <w:t>Table 1 lists the estimable parameters of the assessment method.</w:t>
      </w:r>
      <w:commentRangeEnd w:id="1"/>
      <w:r w:rsidR="00486BD8">
        <w:rPr>
          <w:rStyle w:val="CommentReference"/>
          <w:rFonts w:ascii="Times New Roman" w:hAnsi="Times New Roman"/>
        </w:rPr>
        <w:commentReference w:id="1"/>
      </w:r>
      <w:r>
        <w:rPr>
          <w:rFonts w:ascii="Times New Roman" w:hAnsi="Times New Roman" w:cs="Times New Roman"/>
        </w:rPr>
        <w:t xml:space="preserve"> The estimation model only has the capacity to allow the paramete</w:t>
      </w:r>
      <w:r w:rsidR="00D27482">
        <w:rPr>
          <w:rFonts w:ascii="Times New Roman" w:hAnsi="Times New Roman" w:cs="Times New Roman"/>
        </w:rPr>
        <w:t>r</w:t>
      </w:r>
      <w:r>
        <w:rPr>
          <w:rFonts w:ascii="Times New Roman" w:hAnsi="Times New Roman" w:cs="Times New Roman"/>
        </w:rPr>
        <w:t xml:space="preserve">s related to the population processes of growth, fisheries selectivity, or natural mortality to vary over time.  When one of these processes </w:t>
      </w:r>
      <w:r w:rsidR="00553F5D">
        <w:rPr>
          <w:rFonts w:ascii="Times New Roman" w:hAnsi="Times New Roman" w:cs="Times New Roman"/>
        </w:rPr>
        <w:t>i</w:t>
      </w:r>
      <w:r>
        <w:rPr>
          <w:rFonts w:ascii="Times New Roman" w:hAnsi="Times New Roman" w:cs="Times New Roman"/>
        </w:rPr>
        <w:t>s allowed to vary over time in the estimation model, a</w:t>
      </w:r>
      <w:r w:rsidRPr="00341704">
        <w:rPr>
          <w:rFonts w:ascii="Times New Roman" w:hAnsi="Times New Roman" w:cs="Times New Roman"/>
        </w:rPr>
        <w:t xml:space="preserve">nnual deviations from the mean </w:t>
      </w:r>
      <w:r w:rsidR="00553F5D">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μ</w:t>
      </w:r>
      <w:r w:rsidRPr="00341704">
        <w:rPr>
          <w:rFonts w:ascii="Times New Roman" w:hAnsi="Times New Roman" w:cs="Times New Roman"/>
          <w:vertAlign w:val="subscript"/>
        </w:rPr>
        <w:t>R</w:t>
      </w:r>
      <w:r w:rsidRPr="00341704">
        <w:rPr>
          <w:rFonts w:ascii="Times New Roman" w:hAnsi="Times New Roman" w:cs="Times New Roman"/>
        </w:rPr>
        <w:t xml:space="preserve">) within the assessment method </w:t>
      </w:r>
      <w:r w:rsidR="00553F5D">
        <w:rPr>
          <w:rFonts w:ascii="Times New Roman" w:hAnsi="Times New Roman" w:cs="Times New Roman"/>
        </w:rPr>
        <w:t>i</w:t>
      </w:r>
      <w:r w:rsidRPr="00341704">
        <w:rPr>
          <w:rFonts w:ascii="Times New Roman" w:hAnsi="Times New Roman" w:cs="Times New Roman"/>
        </w:rPr>
        <w:t>s estimated with annual deviations (</w:t>
      </w:r>
      <w:r w:rsidRPr="00553F5D">
        <w:rPr>
          <w:rFonts w:ascii="Times New Roman" w:hAnsi="Times New Roman" w:cs="Times New Roman"/>
          <w:i/>
        </w:rPr>
        <w:t>R</w:t>
      </w:r>
      <w:r w:rsidRPr="00553F5D">
        <w:rPr>
          <w:rFonts w:ascii="Times New Roman" w:hAnsi="Times New Roman" w:cs="Times New Roman"/>
          <w:i/>
          <w:vertAlign w:val="subscript"/>
        </w:rPr>
        <w:t>dev,y</w:t>
      </w:r>
      <w:r w:rsidR="00553F5D">
        <w:rPr>
          <w:rFonts w:ascii="Times New Roman" w:hAnsi="Times New Roman" w:cs="Times New Roman"/>
        </w:rPr>
        <w:t>):</w:t>
      </w:r>
    </w:p>
    <w:p w14:paraId="4845E2B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3C9ABB9F" w14:textId="77777777" w:rsidTr="00385D1E">
        <w:tc>
          <w:tcPr>
            <w:tcW w:w="1008" w:type="dxa"/>
          </w:tcPr>
          <w:p w14:paraId="3C18A6A2" w14:textId="77777777" w:rsidR="008F738E" w:rsidRPr="00341704" w:rsidRDefault="008F738E" w:rsidP="00385D1E">
            <w:pPr>
              <w:jc w:val="both"/>
              <w:rPr>
                <w:rFonts w:ascii="Times New Roman" w:hAnsi="Times New Roman" w:cs="Times New Roman"/>
              </w:rPr>
            </w:pPr>
          </w:p>
        </w:tc>
        <w:tc>
          <w:tcPr>
            <w:tcW w:w="7560" w:type="dxa"/>
          </w:tcPr>
          <w:p w14:paraId="18BD6840" w14:textId="77777777" w:rsidR="008F738E" w:rsidRPr="00341704" w:rsidRDefault="00AB34EF" w:rsidP="00385D1E">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35551918" w14:textId="77777777" w:rsidR="008F738E" w:rsidRPr="00341704" w:rsidRDefault="008F738E" w:rsidP="00385D1E">
            <w:pPr>
              <w:jc w:val="both"/>
              <w:rPr>
                <w:rFonts w:ascii="Times New Roman" w:hAnsi="Times New Roman" w:cs="Times New Roman"/>
              </w:rPr>
            </w:pPr>
          </w:p>
        </w:tc>
        <w:tc>
          <w:tcPr>
            <w:tcW w:w="1008" w:type="dxa"/>
          </w:tcPr>
          <w:p w14:paraId="1CB0904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9</w:t>
            </w:r>
          </w:p>
        </w:tc>
      </w:tr>
    </w:tbl>
    <w:p w14:paraId="171C8A79" w14:textId="77777777" w:rsidR="008F738E" w:rsidRPr="00341704" w:rsidRDefault="008F738E" w:rsidP="008F738E">
      <w:pPr>
        <w:keepNext/>
        <w:spacing w:before="240"/>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p w14:paraId="3CF8F0EA" w14:textId="77777777" w:rsidR="008F738E" w:rsidRPr="00341704" w:rsidRDefault="008F738E" w:rsidP="008F738E">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8F738E" w:rsidRPr="00341704" w14:paraId="0DE68721" w14:textId="77777777" w:rsidTr="00385D1E">
        <w:trPr>
          <w:trHeight w:val="900"/>
        </w:trPr>
        <w:tc>
          <w:tcPr>
            <w:tcW w:w="8609" w:type="dxa"/>
          </w:tcPr>
          <w:p w14:paraId="353F1A40" w14:textId="077C9715"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50DEC98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bl>
    <w:p w14:paraId="5FDAC837"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673FCDE7" w14:textId="3CE990F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assessment method </w:t>
      </w:r>
      <w:r w:rsidR="00F75BA3">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sidR="00F75BA3">
        <w:rPr>
          <w:rFonts w:ascii="Times New Roman" w:hAnsi="Times New Roman" w:cs="Times New Roman"/>
        </w:rPr>
        <w:t>a</w:t>
      </w:r>
      <w:r w:rsidRPr="00341704">
        <w:rPr>
          <w:rFonts w:ascii="Times New Roman" w:hAnsi="Times New Roman" w:cs="Times New Roman"/>
        </w:rPr>
        <w:t>re log-normal:</w:t>
      </w:r>
    </w:p>
    <w:p w14:paraId="15CB14A7"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8F738E" w:rsidRPr="00341704" w14:paraId="2213E4D5" w14:textId="77777777" w:rsidTr="00385D1E">
        <w:tc>
          <w:tcPr>
            <w:tcW w:w="1548" w:type="dxa"/>
          </w:tcPr>
          <w:p w14:paraId="2AE3F634" w14:textId="77777777" w:rsidR="008F738E" w:rsidRPr="00341704" w:rsidRDefault="008F738E" w:rsidP="00385D1E">
            <w:pPr>
              <w:jc w:val="both"/>
              <w:rPr>
                <w:rFonts w:ascii="Times New Roman" w:hAnsi="Times New Roman" w:cs="Times New Roman"/>
              </w:rPr>
            </w:pPr>
          </w:p>
        </w:tc>
        <w:tc>
          <w:tcPr>
            <w:tcW w:w="7110" w:type="dxa"/>
          </w:tcPr>
          <w:p w14:paraId="0668F0D3" w14:textId="641CBEED"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02EB908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r w:rsidR="008F738E" w:rsidRPr="00341704" w14:paraId="680D4343" w14:textId="77777777" w:rsidTr="00385D1E">
        <w:tc>
          <w:tcPr>
            <w:tcW w:w="1548" w:type="dxa"/>
          </w:tcPr>
          <w:p w14:paraId="703E80CB" w14:textId="77777777" w:rsidR="008F738E" w:rsidRPr="00341704" w:rsidRDefault="008F738E" w:rsidP="00385D1E">
            <w:pPr>
              <w:jc w:val="both"/>
              <w:rPr>
                <w:rFonts w:ascii="Times New Roman" w:hAnsi="Times New Roman" w:cs="Times New Roman"/>
              </w:rPr>
            </w:pPr>
          </w:p>
        </w:tc>
        <w:tc>
          <w:tcPr>
            <w:tcW w:w="7110" w:type="dxa"/>
          </w:tcPr>
          <w:p w14:paraId="28DFCC2E" w14:textId="56811528"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2CA8D1DC" w14:textId="77777777" w:rsidR="008F738E" w:rsidRPr="00341704" w:rsidRDefault="008F738E" w:rsidP="00385D1E">
            <w:pPr>
              <w:jc w:val="both"/>
              <w:rPr>
                <w:rFonts w:ascii="Times New Roman" w:hAnsi="Times New Roman" w:cs="Times New Roman"/>
              </w:rPr>
            </w:pPr>
          </w:p>
        </w:tc>
        <w:tc>
          <w:tcPr>
            <w:tcW w:w="918" w:type="dxa"/>
          </w:tcPr>
          <w:p w14:paraId="6387B3E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1</w:t>
            </w:r>
          </w:p>
        </w:tc>
      </w:tr>
    </w:tbl>
    <w:p w14:paraId="5FDA50D5" w14:textId="156CAF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atch and survey length frequencies </w:t>
      </w:r>
      <w:r w:rsidR="00F75BA3">
        <w:rPr>
          <w:rFonts w:ascii="Times New Roman" w:hAnsi="Times New Roman" w:cs="Times New Roman"/>
        </w:rPr>
        <w:t>a</w:t>
      </w:r>
      <w:r w:rsidRPr="00341704">
        <w:rPr>
          <w:rFonts w:ascii="Times New Roman" w:hAnsi="Times New Roman" w:cs="Times New Roman"/>
        </w:rPr>
        <w:t>re fit under the assumption of multinomial sampling:</w:t>
      </w:r>
    </w:p>
    <w:p w14:paraId="555BE002"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8F738E" w:rsidRPr="00341704" w14:paraId="00900E8E" w14:textId="77777777" w:rsidTr="00385D1E">
        <w:tc>
          <w:tcPr>
            <w:tcW w:w="1548" w:type="dxa"/>
          </w:tcPr>
          <w:p w14:paraId="40AD8465" w14:textId="77777777" w:rsidR="008F738E" w:rsidRPr="00341704" w:rsidRDefault="008F738E" w:rsidP="00385D1E">
            <w:pPr>
              <w:jc w:val="both"/>
              <w:rPr>
                <w:rFonts w:ascii="Times New Roman" w:hAnsi="Times New Roman" w:cs="Times New Roman"/>
              </w:rPr>
            </w:pPr>
          </w:p>
        </w:tc>
        <w:tc>
          <w:tcPr>
            <w:tcW w:w="7110" w:type="dxa"/>
          </w:tcPr>
          <w:p w14:paraId="5BBCDE19" w14:textId="61C4C28A"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7A142E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2</w:t>
            </w:r>
          </w:p>
        </w:tc>
      </w:tr>
      <w:tr w:rsidR="008F738E" w:rsidRPr="00341704" w14:paraId="3A71EBEB" w14:textId="77777777" w:rsidTr="00385D1E">
        <w:tc>
          <w:tcPr>
            <w:tcW w:w="1548" w:type="dxa"/>
          </w:tcPr>
          <w:p w14:paraId="318B1C74" w14:textId="77777777" w:rsidR="008F738E" w:rsidRPr="00341704" w:rsidRDefault="008F738E" w:rsidP="00385D1E">
            <w:pPr>
              <w:jc w:val="both"/>
              <w:rPr>
                <w:rFonts w:ascii="Times New Roman" w:hAnsi="Times New Roman" w:cs="Times New Roman"/>
              </w:rPr>
            </w:pPr>
          </w:p>
        </w:tc>
        <w:tc>
          <w:tcPr>
            <w:tcW w:w="7110" w:type="dxa"/>
          </w:tcPr>
          <w:p w14:paraId="40CF50D4" w14:textId="491519FE"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6C5CAD51"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3</w:t>
            </w:r>
          </w:p>
        </w:tc>
      </w:tr>
    </w:tbl>
    <w:p w14:paraId="3F747B00" w14:textId="77777777" w:rsidR="008F738E" w:rsidRPr="00341704" w:rsidRDefault="008F738E" w:rsidP="008F738E">
      <w:pPr>
        <w:jc w:val="both"/>
        <w:rPr>
          <w:rFonts w:ascii="Times New Roman" w:hAnsi="Times New Roman" w:cs="Times New Roman"/>
        </w:rPr>
      </w:pPr>
    </w:p>
    <w:p w14:paraId="729F86AA" w14:textId="5DC71FD0"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t>
      </w:r>
      <w:r w:rsidR="00F75BA3">
        <w:rPr>
          <w:rFonts w:ascii="Times New Roman" w:hAnsi="Times New Roman" w:cs="Times New Roman"/>
        </w:rPr>
        <w:t>i</w:t>
      </w:r>
      <w:r w:rsidRPr="00341704">
        <w:rPr>
          <w:rFonts w:ascii="Times New Roman" w:hAnsi="Times New Roman" w:cs="Times New Roman"/>
        </w:rPr>
        <w:t xml:space="preserve">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00F75BA3">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00F75BA3">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t>
      </w:r>
      <w:r w:rsidR="00F75BA3">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sidR="00F75BA3">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sidR="00F75BA3">
        <w:rPr>
          <w:rFonts w:ascii="Times New Roman" w:hAnsi="Times New Roman" w:cs="Times New Roman"/>
        </w:rPr>
        <w:t>we</w:t>
      </w:r>
      <w:r w:rsidRPr="00341704">
        <w:rPr>
          <w:rFonts w:ascii="Times New Roman" w:hAnsi="Times New Roman" w:cs="Times New Roman"/>
        </w:rPr>
        <w:t xml:space="preserve">re generated (Table 1). Small penalties </w:t>
      </w:r>
      <w:r w:rsidR="00F75BA3">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6CFE1586"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8F738E" w:rsidRPr="00341704" w14:paraId="00DC7857" w14:textId="77777777" w:rsidTr="00385D1E">
        <w:tc>
          <w:tcPr>
            <w:tcW w:w="1008" w:type="dxa"/>
          </w:tcPr>
          <w:p w14:paraId="6A8CB9ED" w14:textId="77777777" w:rsidR="008F738E" w:rsidRPr="00341704" w:rsidRDefault="008F738E" w:rsidP="00385D1E">
            <w:pPr>
              <w:jc w:val="both"/>
              <w:rPr>
                <w:rFonts w:ascii="Times New Roman" w:hAnsi="Times New Roman" w:cs="Times New Roman"/>
              </w:rPr>
            </w:pPr>
          </w:p>
        </w:tc>
        <w:tc>
          <w:tcPr>
            <w:tcW w:w="7560" w:type="dxa"/>
          </w:tcPr>
          <w:p w14:paraId="33C5A9DE" w14:textId="77777777" w:rsidR="008F738E" w:rsidRPr="00341704" w:rsidRDefault="00AB34EF"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1126B49" w14:textId="77777777" w:rsidR="008F738E" w:rsidRPr="00341704" w:rsidRDefault="008F738E" w:rsidP="00385D1E">
            <w:pPr>
              <w:jc w:val="both"/>
              <w:rPr>
                <w:rFonts w:ascii="Times New Roman" w:hAnsi="Times New Roman" w:cs="Times New Roman"/>
              </w:rPr>
            </w:pPr>
          </w:p>
        </w:tc>
        <w:tc>
          <w:tcPr>
            <w:tcW w:w="1008" w:type="dxa"/>
          </w:tcPr>
          <w:p w14:paraId="7AAAADD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4</w:t>
            </w:r>
          </w:p>
        </w:tc>
      </w:tr>
    </w:tbl>
    <w:p w14:paraId="250143B3" w14:textId="3B1C5FC8"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sidR="00F75BA3">
        <w:rPr>
          <w:rFonts w:ascii="Times New Roman" w:hAnsi="Times New Roman" w:cs="Times New Roman"/>
        </w:rPr>
        <w:t>,</w:t>
      </w:r>
      <w:r w:rsidRPr="00341704">
        <w:rPr>
          <w:rFonts w:ascii="Times New Roman" w:hAnsi="Times New Roman" w:cs="Times New Roman"/>
        </w:rPr>
        <w:t xml:space="preserve">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C8EF64E"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r>
        <w:rPr>
          <w:rFonts w:ascii="Times New Roman" w:hAnsi="Times New Roman" w:cs="Times New Roman"/>
          <w:i/>
        </w:rPr>
        <w:t>s</w:t>
      </w:r>
    </w:p>
    <w:p w14:paraId="538BF03B" w14:textId="1D1C3114" w:rsidR="008F738E" w:rsidRDefault="008F738E" w:rsidP="008F738E">
      <w:pPr>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 xml:space="preserve">s to determine catches in the projections.  Fitting stock recruit curves automatically can be difficult because some tuning is often required. Consequently, proxies for reference points </w:t>
      </w:r>
      <w:r w:rsidR="00F75BA3">
        <w:rPr>
          <w:rFonts w:ascii="Times New Roman" w:hAnsi="Times New Roman" w:cs="Times New Roman"/>
        </w:rPr>
        <w:t>a</w:t>
      </w:r>
      <w:r>
        <w:rPr>
          <w:rFonts w:ascii="Times New Roman" w:hAnsi="Times New Roman" w:cs="Times New Roman"/>
        </w:rPr>
        <w:t>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w:t>
      </w:r>
      <w:commentRangeStart w:id="2"/>
      <w:r w:rsidRPr="00486BD8">
        <w:rPr>
          <w:rFonts w:ascii="Times New Roman" w:hAnsi="Times New Roman" w:cs="Times New Roman"/>
          <w:highlight w:val="yellow"/>
        </w:rPr>
        <w:t>Clark, 1991; NPFMC, 2007</w:t>
      </w:r>
      <w:commentRangeEnd w:id="2"/>
      <w:r w:rsidR="00486BD8" w:rsidRPr="00486BD8">
        <w:rPr>
          <w:rStyle w:val="CommentReference"/>
          <w:rFonts w:ascii="Times New Roman" w:hAnsi="Times New Roman"/>
          <w:highlight w:val="yellow"/>
        </w:rPr>
        <w:commentReference w:id="2"/>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or the fishing mortality that reduces spawning biomass per recruit (SBPR) to 35% of virgin levels is used as a target fishing mortality for Alaskan fisheries (</w:t>
      </w:r>
      <w:r w:rsidRPr="00486BD8">
        <w:rPr>
          <w:rFonts w:ascii="Times New Roman" w:hAnsi="Times New Roman" w:cs="Times New Roman"/>
          <w:highlight w:val="yellow"/>
        </w:rPr>
        <w:t>NPFMC, 2007</w:t>
      </w:r>
      <w:r w:rsidRPr="00341704">
        <w:rPr>
          <w:rFonts w:ascii="Times New Roman" w:hAnsi="Times New Roman" w:cs="Times New Roman"/>
        </w:rPr>
        <w:t xml:space="preserve">).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00F75BA3">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00F75BA3">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sidR="00F75BA3">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sidR="00F75BA3">
        <w:rPr>
          <w:rFonts w:ascii="Times New Roman" w:hAnsi="Times New Roman" w:cs="Times New Roman"/>
        </w:rPr>
        <w:t>Eq.</w:t>
      </w:r>
      <w:r w:rsidRPr="00341704">
        <w:rPr>
          <w:rFonts w:ascii="Times New Roman" w:hAnsi="Times New Roman" w:cs="Times New Roman"/>
        </w:rPr>
        <w:t xml:space="preserve"> 24 </w:t>
      </w:r>
      <w:r w:rsidR="00F75BA3">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sidR="00F75BA3">
        <w:rPr>
          <w:rFonts w:ascii="Times New Roman" w:hAnsi="Times New Roman" w:cs="Times New Roman"/>
        </w:rPr>
        <w:t>i</w:t>
      </w:r>
      <w:r w:rsidRPr="00341704">
        <w:rPr>
          <w:rFonts w:ascii="Times New Roman" w:hAnsi="Times New Roman" w:cs="Times New Roman"/>
        </w:rPr>
        <w:t xml:space="preserve">s applied to the population to find the TAC using </w:t>
      </w:r>
      <w:r w:rsidR="00F75BA3">
        <w:rPr>
          <w:rFonts w:ascii="Times New Roman" w:hAnsi="Times New Roman" w:cs="Times New Roman"/>
        </w:rPr>
        <w:t>Eq.</w:t>
      </w:r>
      <w:bookmarkStart w:id="3" w:name="_GoBack"/>
      <w:bookmarkEnd w:id="3"/>
      <w:r w:rsidRPr="00341704">
        <w:rPr>
          <w:rFonts w:ascii="Times New Roman" w:hAnsi="Times New Roman" w:cs="Times New Roman"/>
        </w:rPr>
        <w:t xml:space="preserve"> 14. </w:t>
      </w:r>
    </w:p>
    <w:p w14:paraId="3A8BDA28" w14:textId="77777777" w:rsidR="008F738E" w:rsidRPr="00341704" w:rsidRDefault="008F738E" w:rsidP="008F738E">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8F738E" w:rsidRPr="00341704" w14:paraId="3C1E02B1" w14:textId="77777777" w:rsidTr="00385D1E">
        <w:tc>
          <w:tcPr>
            <w:tcW w:w="1129" w:type="dxa"/>
          </w:tcPr>
          <w:p w14:paraId="223CF864" w14:textId="77777777" w:rsidR="008F738E" w:rsidRPr="00341704" w:rsidRDefault="008F738E" w:rsidP="00385D1E">
            <w:pPr>
              <w:jc w:val="both"/>
              <w:rPr>
                <w:rFonts w:ascii="Times New Roman" w:hAnsi="Times New Roman" w:cs="Times New Roman"/>
              </w:rPr>
            </w:pPr>
          </w:p>
        </w:tc>
        <w:tc>
          <w:tcPr>
            <w:tcW w:w="7439" w:type="dxa"/>
            <w:gridSpan w:val="2"/>
          </w:tcPr>
          <w:p w14:paraId="1811CF39" w14:textId="77777777" w:rsidR="008F738E" w:rsidRPr="00341704" w:rsidRDefault="00AB34EF"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7E478EB3" w14:textId="77777777" w:rsidR="008F738E" w:rsidRPr="00341704" w:rsidRDefault="008F738E" w:rsidP="00385D1E">
            <w:pPr>
              <w:jc w:val="both"/>
              <w:rPr>
                <w:rFonts w:ascii="Times New Roman" w:hAnsi="Times New Roman" w:cs="Times New Roman"/>
              </w:rPr>
            </w:pPr>
          </w:p>
          <w:p w14:paraId="1A3A76CB" w14:textId="77777777" w:rsidR="008F738E" w:rsidRPr="00341704" w:rsidRDefault="008F738E" w:rsidP="00385D1E">
            <w:pPr>
              <w:jc w:val="both"/>
              <w:rPr>
                <w:rFonts w:ascii="Times New Roman" w:hAnsi="Times New Roman" w:cs="Times New Roman"/>
              </w:rPr>
            </w:pPr>
          </w:p>
        </w:tc>
        <w:tc>
          <w:tcPr>
            <w:tcW w:w="1008" w:type="dxa"/>
          </w:tcPr>
          <w:p w14:paraId="4FEC16B2" w14:textId="77777777" w:rsidR="008F738E" w:rsidRPr="00341704" w:rsidRDefault="008F738E" w:rsidP="00385D1E">
            <w:pPr>
              <w:jc w:val="both"/>
              <w:rPr>
                <w:rFonts w:ascii="Times New Roman" w:hAnsi="Times New Roman" w:cs="Times New Roman"/>
              </w:rPr>
            </w:pPr>
          </w:p>
          <w:p w14:paraId="2F2F9969" w14:textId="77777777" w:rsidR="008F738E" w:rsidRPr="00341704" w:rsidRDefault="008F738E" w:rsidP="00385D1E">
            <w:pPr>
              <w:jc w:val="both"/>
              <w:rPr>
                <w:rFonts w:ascii="Times New Roman" w:hAnsi="Times New Roman" w:cs="Times New Roman"/>
              </w:rPr>
            </w:pPr>
          </w:p>
          <w:p w14:paraId="501D1674" w14:textId="77777777" w:rsidR="008F738E" w:rsidRPr="00341704" w:rsidRDefault="008F738E" w:rsidP="00385D1E">
            <w:pPr>
              <w:jc w:val="both"/>
              <w:rPr>
                <w:rFonts w:ascii="Times New Roman" w:hAnsi="Times New Roman" w:cs="Times New Roman"/>
              </w:rPr>
            </w:pPr>
          </w:p>
          <w:p w14:paraId="06F33A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5</w:t>
            </w:r>
          </w:p>
        </w:tc>
      </w:tr>
      <w:tr w:rsidR="008F738E" w:rsidRPr="00341704" w14:paraId="29C233F0" w14:textId="77777777" w:rsidTr="00385D1E">
        <w:tc>
          <w:tcPr>
            <w:tcW w:w="1458" w:type="dxa"/>
            <w:gridSpan w:val="2"/>
          </w:tcPr>
          <w:p w14:paraId="665A1AF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9C94754" w14:textId="77777777" w:rsidR="008F738E" w:rsidRPr="00341704" w:rsidRDefault="008F738E" w:rsidP="00385D1E">
            <w:pPr>
              <w:jc w:val="both"/>
              <w:rPr>
                <w:rFonts w:ascii="Times New Roman" w:hAnsi="Times New Roman" w:cs="Times New Roman"/>
              </w:rPr>
            </w:pPr>
          </w:p>
        </w:tc>
      </w:tr>
      <w:tr w:rsidR="008F738E" w:rsidRPr="00341704" w14:paraId="4ED5784E" w14:textId="77777777" w:rsidTr="00385D1E">
        <w:tc>
          <w:tcPr>
            <w:tcW w:w="1458" w:type="dxa"/>
            <w:gridSpan w:val="2"/>
          </w:tcPr>
          <w:p w14:paraId="1A4F5089" w14:textId="77777777" w:rsidR="008F738E" w:rsidRPr="00341704" w:rsidRDefault="00AB34EF"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FD1632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8F738E" w:rsidRPr="00341704" w14:paraId="3F8BDEBB" w14:textId="77777777" w:rsidTr="00385D1E">
        <w:tc>
          <w:tcPr>
            <w:tcW w:w="1458" w:type="dxa"/>
            <w:gridSpan w:val="2"/>
          </w:tcPr>
          <w:p w14:paraId="6E751788" w14:textId="77777777" w:rsidR="008F738E" w:rsidRPr="00341704" w:rsidRDefault="00AB34EF"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1D14BC63"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8F738E" w:rsidRPr="00341704" w14:paraId="23C28807" w14:textId="77777777" w:rsidTr="00385D1E">
        <w:tc>
          <w:tcPr>
            <w:tcW w:w="1458" w:type="dxa"/>
            <w:gridSpan w:val="2"/>
          </w:tcPr>
          <w:p w14:paraId="73EC91AF" w14:textId="77777777" w:rsidR="008F738E" w:rsidRPr="00341704" w:rsidRDefault="00AB34EF"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59DDA0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8F738E" w:rsidRPr="00341704" w14:paraId="0EF513B7" w14:textId="77777777" w:rsidTr="00385D1E">
        <w:tc>
          <w:tcPr>
            <w:tcW w:w="1458" w:type="dxa"/>
            <w:gridSpan w:val="2"/>
          </w:tcPr>
          <w:p w14:paraId="78E93893"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62C5CE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8F738E" w:rsidRPr="00341704" w14:paraId="0293C03D" w14:textId="77777777" w:rsidTr="00385D1E">
        <w:tc>
          <w:tcPr>
            <w:tcW w:w="1458" w:type="dxa"/>
            <w:gridSpan w:val="2"/>
          </w:tcPr>
          <w:p w14:paraId="6B020861"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4808543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79429A1B" w14:textId="77777777" w:rsidR="008F738E" w:rsidRPr="00341704" w:rsidRDefault="008F738E" w:rsidP="008F738E">
      <w:pPr>
        <w:jc w:val="both"/>
        <w:rPr>
          <w:rFonts w:ascii="Times New Roman" w:hAnsi="Times New Roman" w:cs="Times New Roman"/>
        </w:rPr>
      </w:pPr>
    </w:p>
    <w:p w14:paraId="0B1EF5A0" w14:textId="77777777" w:rsidR="008F738E" w:rsidRDefault="008F738E" w:rsidP="008F738E">
      <w:pPr>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77777777" w:rsidR="008F738E" w:rsidRDefault="008F738E" w:rsidP="008F738E">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BA4CD14" wp14:editId="3C5C5F54">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C6528B" w14:textId="77777777" w:rsidR="008F738E" w:rsidRDefault="008F738E" w:rsidP="008F738E">
      <w:pPr>
        <w:jc w:val="both"/>
        <w:rPr>
          <w:rFonts w:ascii="Times New Roman" w:hAnsi="Times New Roman" w:cs="Times New Roman"/>
          <w:noProof/>
        </w:rPr>
      </w:pPr>
    </w:p>
    <w:p w14:paraId="45597184" w14:textId="77777777" w:rsidR="008F738E" w:rsidRDefault="008F738E" w:rsidP="008F738E">
      <w:pPr>
        <w:jc w:val="both"/>
        <w:rPr>
          <w:rFonts w:ascii="Times New Roman" w:hAnsi="Times New Roman" w:cs="Times New Roman"/>
          <w:noProof/>
        </w:rPr>
      </w:pPr>
    </w:p>
    <w:p w14:paraId="1364B8B0" w14:textId="77777777" w:rsidR="008F738E" w:rsidRDefault="008F738E" w:rsidP="008F738E">
      <w:pPr>
        <w:jc w:val="both"/>
        <w:rPr>
          <w:rFonts w:ascii="Times New Roman" w:hAnsi="Times New Roman" w:cs="Times New Roman"/>
          <w:noProof/>
        </w:rPr>
      </w:pPr>
    </w:p>
    <w:p w14:paraId="1A0DE25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3EC2009E" wp14:editId="339E84D7">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29A9BC23" w14:textId="77777777" w:rsidR="008F738E" w:rsidRPr="00341704" w:rsidRDefault="008F738E" w:rsidP="008F738E">
      <w:pPr>
        <w:jc w:val="both"/>
        <w:rPr>
          <w:rFonts w:ascii="Times New Roman" w:hAnsi="Times New Roman" w:cs="Times New Roman"/>
        </w:rPr>
      </w:pPr>
    </w:p>
    <w:p w14:paraId="6FA35A9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drawing>
          <wp:inline distT="0" distB="0" distL="0" distR="0" wp14:anchorId="635B04F8" wp14:editId="35DA8845">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1FB852FC" w14:textId="77777777" w:rsidR="008F738E" w:rsidRPr="00341704" w:rsidRDefault="008F738E" w:rsidP="008F738E">
      <w:pPr>
        <w:jc w:val="both"/>
        <w:rPr>
          <w:rFonts w:ascii="Times New Roman" w:hAnsi="Times New Roman" w:cs="Times New Roman"/>
        </w:rPr>
      </w:pPr>
    </w:p>
    <w:p w14:paraId="7D545746" w14:textId="77777777" w:rsidR="008F738E" w:rsidRPr="00341704" w:rsidRDefault="008F738E" w:rsidP="008F738E">
      <w:pPr>
        <w:jc w:val="both"/>
        <w:rPr>
          <w:rFonts w:ascii="Times New Roman" w:hAnsi="Times New Roman" w:cs="Times New Roman"/>
        </w:rPr>
      </w:pPr>
    </w:p>
    <w:p w14:paraId="27A50E72" w14:textId="77777777" w:rsidR="008F738E" w:rsidRPr="00341704" w:rsidRDefault="008F738E" w:rsidP="008F738E">
      <w:pPr>
        <w:jc w:val="both"/>
        <w:rPr>
          <w:rFonts w:ascii="Times New Roman" w:hAnsi="Times New Roman" w:cs="Times New Roman"/>
        </w:rPr>
      </w:pPr>
    </w:p>
    <w:p w14:paraId="0227E231" w14:textId="77777777" w:rsidR="008F738E" w:rsidRPr="00341704" w:rsidRDefault="008F738E" w:rsidP="008F738E">
      <w:pPr>
        <w:jc w:val="both"/>
        <w:rPr>
          <w:rFonts w:ascii="Times New Roman" w:hAnsi="Times New Roman" w:cs="Times New Roman"/>
        </w:rPr>
      </w:pPr>
    </w:p>
    <w:p w14:paraId="4F1D1CCF" w14:textId="77777777" w:rsidR="008F738E" w:rsidRPr="00341704"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1BAA814E" wp14:editId="772F56B0">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7E2095F9" w14:textId="77777777" w:rsidR="008F738E" w:rsidRPr="00341704" w:rsidRDefault="008F738E" w:rsidP="008F738E">
      <w:pPr>
        <w:jc w:val="both"/>
        <w:rPr>
          <w:rFonts w:ascii="Times New Roman" w:hAnsi="Times New Roman" w:cs="Times New Roman"/>
        </w:rPr>
      </w:pPr>
    </w:p>
    <w:p w14:paraId="43267F5F" w14:textId="77777777" w:rsidR="008F738E"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6E1D9778" wp14:editId="0048C86A">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11EA4C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033D3AB1" wp14:editId="5F0143E9">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eeqi" w:date="2018-06-14T15:31:00Z" w:initials="l">
    <w:p w14:paraId="75C6543C" w14:textId="632E5DEE" w:rsidR="00AB34EF" w:rsidRDefault="00AB34EF">
      <w:pPr>
        <w:pStyle w:val="CommentText"/>
      </w:pPr>
      <w:r>
        <w:rPr>
          <w:rStyle w:val="CommentReference"/>
        </w:rPr>
        <w:annotationRef/>
      </w:r>
      <w:r>
        <w:t>Not always, though?</w:t>
      </w:r>
    </w:p>
  </w:comment>
  <w:comment w:id="1" w:author="leeqi" w:date="2018-06-14T16:10:00Z" w:initials="l">
    <w:p w14:paraId="6EA8F0EB" w14:textId="7132247A" w:rsidR="00AB34EF" w:rsidRDefault="00AB34EF">
      <w:pPr>
        <w:pStyle w:val="CommentText"/>
      </w:pPr>
      <w:r>
        <w:rPr>
          <w:rStyle w:val="CommentReference"/>
        </w:rPr>
        <w:annotationRef/>
      </w:r>
      <w:r>
        <w:t>Where it be</w:t>
      </w:r>
    </w:p>
  </w:comment>
  <w:comment w:id="2" w:author="leeqi" w:date="2018-06-14T16:13:00Z" w:initials="l">
    <w:p w14:paraId="2BAE4A2B" w14:textId="2E8FFEB3" w:rsidR="00AB34EF" w:rsidRDefault="00AB34EF">
      <w:pPr>
        <w:pStyle w:val="CommentText"/>
      </w:pPr>
      <w:r>
        <w:rPr>
          <w:rStyle w:val="CommentReference"/>
        </w:rPr>
        <w:annotationRef/>
      </w:r>
      <w:r>
        <w:t>Probably need a reference section for appendix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C6543C" w15:done="0"/>
  <w15:commentEx w15:paraId="6EA8F0EB" w15:done="0"/>
  <w15:commentEx w15:paraId="2BAE4A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543C" w16cid:durableId="1ECD08CC"/>
  <w16cid:commentId w16cid:paraId="6EA8F0EB" w16cid:durableId="1ECD1213"/>
  <w16cid:commentId w16cid:paraId="2BAE4A2B" w16cid:durableId="1ECD12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038FA" w14:textId="77777777" w:rsidR="00FB4259" w:rsidRDefault="00FB4259" w:rsidP="008453A4">
      <w:r>
        <w:separator/>
      </w:r>
    </w:p>
  </w:endnote>
  <w:endnote w:type="continuationSeparator" w:id="0">
    <w:p w14:paraId="1A3BE38E" w14:textId="77777777" w:rsidR="00FB4259" w:rsidRDefault="00FB4259" w:rsidP="008453A4">
      <w:r>
        <w:continuationSeparator/>
      </w:r>
    </w:p>
  </w:endnote>
  <w:endnote w:type="continuationNotice" w:id="1">
    <w:p w14:paraId="312E1FFD" w14:textId="77777777" w:rsidR="00FB4259" w:rsidRDefault="00FB42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BCB7E" w14:textId="77777777" w:rsidR="00FB4259" w:rsidRDefault="00FB4259" w:rsidP="008453A4">
      <w:r>
        <w:separator/>
      </w:r>
    </w:p>
  </w:footnote>
  <w:footnote w:type="continuationSeparator" w:id="0">
    <w:p w14:paraId="7BD9B3F5" w14:textId="77777777" w:rsidR="00FB4259" w:rsidRDefault="00FB4259" w:rsidP="008453A4">
      <w:r>
        <w:continuationSeparator/>
      </w:r>
    </w:p>
  </w:footnote>
  <w:footnote w:type="continuationNotice" w:id="1">
    <w:p w14:paraId="62DB5822" w14:textId="77777777" w:rsidR="00FB4259" w:rsidRDefault="00FB42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Windows Live" w15:userId="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07E3"/>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B661C"/>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643E"/>
    <w:rsid w:val="00F707F7"/>
    <w:rsid w:val="00F75BA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87D84-C47E-0645-9E70-06CC46D77775}">
  <ds:schemaRefs>
    <ds:schemaRef ds:uri="http://schemas.openxmlformats.org/officeDocument/2006/bibliography"/>
  </ds:schemaRefs>
</ds:datastoreItem>
</file>

<file path=customXml/itemProps2.xml><?xml version="1.0" encoding="utf-8"?>
<ds:datastoreItem xmlns:ds="http://schemas.openxmlformats.org/officeDocument/2006/customXml" ds:itemID="{6B11425E-9CD0-BB48-9EF0-206EB750E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0</Pages>
  <Words>26111</Words>
  <Characters>148833</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36</cp:revision>
  <dcterms:created xsi:type="dcterms:W3CDTF">2018-06-14T21:01:00Z</dcterms:created>
  <dcterms:modified xsi:type="dcterms:W3CDTF">2018-06-14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